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r>
        <w:t>Chapter 2 –</w:t>
      </w:r>
      <w:r w:rsidR="00034B85">
        <w:t xml:space="preserve"> Theory</w:t>
      </w:r>
    </w:p>
    <w:p w14:paraId="2E4D4EE8" w14:textId="39347AB4" w:rsidR="00751443" w:rsidRDefault="004B7465" w:rsidP="004A643E">
      <w:pPr>
        <w:spacing w:line="360" w:lineRule="auto"/>
        <w:jc w:val="both"/>
      </w:pPr>
      <w:r>
        <w:t>In this chapter w</w:t>
      </w:r>
      <w:r w:rsidR="00751443">
        <w:t>e are going</w:t>
      </w:r>
      <w:r w:rsidR="00A51C21">
        <w:t xml:space="preserve"> to take a closer look at core W</w:t>
      </w:r>
      <w:r w:rsidR="00751443">
        <w:t>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xml:space="preserve">. We will also </w:t>
      </w:r>
      <w:r w:rsidR="001D04E7">
        <w:t>look at</w:t>
      </w:r>
      <w:r w:rsidR="00BF52FB">
        <w:t xml:space="preserve"> </w:t>
      </w:r>
      <w:r w:rsidR="00751443">
        <w:t>technologies that are important in understanding</w:t>
      </w:r>
      <w:r w:rsidR="006D5637">
        <w:t xml:space="preserve"> device detection as a general concept, as well as</w:t>
      </w:r>
      <w:r w:rsidR="00751443">
        <w:t xml:space="preserve"> </w:t>
      </w:r>
      <w:r w:rsidR="000A7273">
        <w:t>our</w:t>
      </w:r>
      <w:r w:rsidR="00751443">
        <w:t xml:space="preserve"> </w:t>
      </w:r>
      <w:r w:rsidR="006D5637">
        <w:t xml:space="preserve">implementation of the </w:t>
      </w:r>
      <w:r w:rsidR="00DC37BC">
        <w:t xml:space="preserve">server-side feature detection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576B148B" w:rsidR="000F785E" w:rsidRDefault="008F197D" w:rsidP="004A643E">
      <w:pPr>
        <w:spacing w:line="360" w:lineRule="auto"/>
        <w:jc w:val="both"/>
      </w:pPr>
      <w:r>
        <w:t>HTML is the main markup language for displaying web pages and other informat</w:t>
      </w:r>
      <w:r w:rsidR="00AD0249">
        <w:t>ion that can be displayed in a W</w:t>
      </w:r>
      <w:r>
        <w:t>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C11E4B">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Berners-Lee, Tim&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2B02DC">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2B02DC">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t>The language consists of preset tags</w:t>
      </w:r>
      <w:r w:rsidR="004F7D62">
        <w:t xml:space="preserve"> that form elements</w:t>
      </w:r>
      <w:r>
        <w:t xml:space="preserve"> with semantic meaning that web browsers use</w:t>
      </w:r>
      <w:r w:rsidR="008E6D51">
        <w:t xml:space="preserve"> to interpret the content of a W</w:t>
      </w:r>
      <w:r>
        <w:t>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2B02DC">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3CAAF861" w14:textId="52DDED21" w:rsidR="00E175DC" w:rsidRDefault="00E175DC" w:rsidP="004A643E">
      <w:pPr>
        <w:spacing w:line="360" w:lineRule="auto"/>
        <w:jc w:val="both"/>
      </w:pPr>
      <w:r>
        <w:rPr>
          <w:noProof/>
        </w:rPr>
        <w:lastRenderedPageBreak/>
        <mc:AlternateContent>
          <mc:Choice Requires="wpg">
            <w:drawing>
              <wp:anchor distT="0" distB="0" distL="114300" distR="114300" simplePos="0" relativeHeight="251658240" behindDoc="0" locked="0" layoutInCell="1" allowOverlap="1" wp14:anchorId="1BA4EC86" wp14:editId="503CA7D7">
                <wp:simplePos x="0" y="0"/>
                <wp:positionH relativeFrom="margin">
                  <wp:posOffset>457200</wp:posOffset>
                </wp:positionH>
                <wp:positionV relativeFrom="paragraph">
                  <wp:posOffset>-22860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B66B42" w:rsidRPr="000048F2" w:rsidRDefault="00B66B42"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B66B42" w:rsidRPr="000048F2" w:rsidRDefault="00B66B42"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head&gt;</w:t>
                              </w:r>
                            </w:p>
                            <w:p w14:paraId="3FBC28C8"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body&gt;</w:t>
                              </w:r>
                            </w:p>
                            <w:p w14:paraId="36AA1D93" w14:textId="77777777" w:rsidR="00B66B42" w:rsidRPr="000048F2" w:rsidRDefault="00B66B42"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B66B42" w:rsidRDefault="00B66B42" w:rsidP="007D491D">
                              <w:pPr>
                                <w:pStyle w:val="Caption"/>
                              </w:pPr>
                              <w:bookmarkStart w:id="0" w:name="_Ref217458642"/>
                              <w:r>
                                <w:t xml:space="preserve">Code Snippet </w:t>
                              </w:r>
                              <w:fldSimple w:instr=" SEQ Code_Snippet \* ARABIC ">
                                <w:r>
                                  <w:rPr>
                                    <w:noProof/>
                                  </w:rPr>
                                  <w:t>1</w:t>
                                </w:r>
                              </w:fldSimple>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36pt;margin-top:-17.95pt;width:369pt;height:2in;z-index:251658240;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B66B42" w:rsidRPr="000048F2" w:rsidRDefault="00B66B42" w:rsidP="007D491D">
                        <w:pPr>
                          <w:rPr>
                            <w:rFonts w:ascii="Consolas" w:hAnsi="Consolas"/>
                            <w:sz w:val="20"/>
                            <w:szCs w:val="20"/>
                          </w:rPr>
                        </w:pPr>
                        <w:r w:rsidRPr="000048F2">
                          <w:rPr>
                            <w:rFonts w:ascii="Consolas" w:hAnsi="Consolas"/>
                            <w:sz w:val="20"/>
                            <w:szCs w:val="20"/>
                          </w:rPr>
                          <w:t>&lt;!DOCTYPE html&gt;</w:t>
                        </w:r>
                      </w:p>
                      <w:p w14:paraId="1C7E73E6" w14:textId="77777777" w:rsidR="00B66B42" w:rsidRPr="000048F2" w:rsidRDefault="00B66B42" w:rsidP="007D491D">
                        <w:pPr>
                          <w:rPr>
                            <w:rFonts w:ascii="Consolas" w:hAnsi="Consolas"/>
                            <w:sz w:val="20"/>
                            <w:szCs w:val="20"/>
                          </w:rPr>
                        </w:pPr>
                        <w:r w:rsidRPr="000048F2">
                          <w:rPr>
                            <w:rFonts w:ascii="Consolas" w:hAnsi="Consolas"/>
                            <w:sz w:val="20"/>
                            <w:szCs w:val="20"/>
                          </w:rPr>
                          <w:t>&lt;html&gt;</w:t>
                        </w:r>
                      </w:p>
                      <w:p w14:paraId="3A30ED3C"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head&gt;</w:t>
                        </w:r>
                      </w:p>
                      <w:p w14:paraId="0209F6DC"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title&gt;Hello HTML&lt;/title&gt;</w:t>
                        </w:r>
                      </w:p>
                      <w:p w14:paraId="53500427"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head&gt;</w:t>
                        </w:r>
                      </w:p>
                      <w:p w14:paraId="3FBC28C8"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body&gt;</w:t>
                        </w:r>
                      </w:p>
                      <w:p w14:paraId="30755E9E"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p&gt;Hello World!&lt;/p&gt;</w:t>
                        </w:r>
                      </w:p>
                      <w:p w14:paraId="21BBA4B3" w14:textId="77777777" w:rsidR="00B66B42" w:rsidRPr="000048F2" w:rsidRDefault="00B66B42" w:rsidP="007D491D">
                        <w:pPr>
                          <w:rPr>
                            <w:rFonts w:ascii="Consolas" w:hAnsi="Consolas"/>
                            <w:sz w:val="20"/>
                            <w:szCs w:val="20"/>
                          </w:rPr>
                        </w:pPr>
                        <w:r w:rsidRPr="000048F2">
                          <w:rPr>
                            <w:rFonts w:ascii="Consolas" w:hAnsi="Consolas"/>
                            <w:sz w:val="20"/>
                            <w:szCs w:val="20"/>
                          </w:rPr>
                          <w:t xml:space="preserve">  &lt;/body&gt;</w:t>
                        </w:r>
                      </w:p>
                      <w:p w14:paraId="36AA1D93" w14:textId="77777777" w:rsidR="00B66B42" w:rsidRPr="000048F2" w:rsidRDefault="00B66B42"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B66B42" w:rsidRDefault="00B66B42" w:rsidP="007D491D">
                        <w:pPr>
                          <w:pStyle w:val="Caption"/>
                        </w:pPr>
                        <w:bookmarkStart w:id="1" w:name="_Ref217458642"/>
                        <w:r>
                          <w:t xml:space="preserve">Code Snippet </w:t>
                        </w:r>
                        <w:fldSimple w:instr=" SEQ Code_Snippet \* ARABIC ">
                          <w:r>
                            <w:rPr>
                              <w:noProof/>
                            </w:rPr>
                            <w:t>1</w:t>
                          </w:r>
                        </w:fldSimple>
                        <w:bookmarkEnd w:id="1"/>
                        <w:r>
                          <w:t xml:space="preserve">: A Minimal HTML document with a title and a paragraph of text. </w:t>
                        </w:r>
                      </w:p>
                    </w:txbxContent>
                  </v:textbox>
                </v:shape>
                <w10:wrap type="topAndBottom" anchorx="margin"/>
              </v:group>
            </w:pict>
          </mc:Fallback>
        </mc:AlternateContent>
      </w:r>
    </w:p>
    <w:p w14:paraId="22B91214" w14:textId="13CAA74C" w:rsidR="00B861C4" w:rsidRDefault="00AF4B4F" w:rsidP="004A643E">
      <w:pPr>
        <w:spacing w:line="360" w:lineRule="auto"/>
        <w:jc w:val="both"/>
      </w:pPr>
      <w:r>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32F2D0B1"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w:t>
      </w:r>
      <w:r w:rsidR="009800B0">
        <w:t>hat defines the structure of a W</w:t>
      </w:r>
      <w:r w:rsidR="007C51F1">
        <w:t xml:space="preserve">eb page. Furthermore </w:t>
      </w:r>
      <w:r>
        <w:t>scripts embedded in the markup, such as JavaScript</w:t>
      </w:r>
      <w:r w:rsidR="005758DD">
        <w:t xml:space="preserve"> (JS)</w:t>
      </w:r>
      <w:r>
        <w:t>, can manipulate this HTML DOM</w:t>
      </w:r>
      <w:r w:rsidR="00A2179A">
        <w:t xml:space="preserve"> after it ha</w:t>
      </w:r>
      <w:r w:rsidR="002B0979">
        <w:t>s been rendered to chang</w:t>
      </w:r>
      <w:r w:rsidR="0045090A">
        <w:t>e the behavior and layout of a W</w:t>
      </w:r>
      <w:r w:rsidR="00E36452">
        <w:t>eb page – creating dynamic W</w:t>
      </w:r>
      <w:r w:rsidR="002B0979">
        <w:t>eb pages.</w:t>
      </w:r>
    </w:p>
    <w:p w14:paraId="67F1A4B8" w14:textId="77777777" w:rsidR="000D1A69" w:rsidRDefault="000D1A69" w:rsidP="004A643E">
      <w:pPr>
        <w:spacing w:line="360" w:lineRule="auto"/>
        <w:jc w:val="both"/>
      </w:pPr>
    </w:p>
    <w:p w14:paraId="0D99EC3B" w14:textId="445B704A" w:rsidR="004F7D62" w:rsidRDefault="003258CF" w:rsidP="004A643E">
      <w:pPr>
        <w:spacing w:line="360" w:lineRule="auto"/>
        <w:jc w:val="both"/>
      </w:pPr>
      <w:r>
        <w:t>Today the Wo</w:t>
      </w:r>
      <w:r w:rsidR="00301C19">
        <w:t>rld Wide Web Consortium (W3C) maintains</w:t>
      </w:r>
      <w:r>
        <w:t xml:space="preserve">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556A3BB0" w:rsidR="00C96927" w:rsidRDefault="00EE499B" w:rsidP="004A643E">
      <w:pPr>
        <w:spacing w:line="360" w:lineRule="auto"/>
        <w:jc w:val="both"/>
      </w:pPr>
      <w:r>
        <w:lastRenderedPageBreak/>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w:t>
      </w:r>
      <w:r w:rsidR="007C12CD">
        <w:t>dern W</w:t>
      </w:r>
      <w:r w:rsidR="007628EA">
        <w:t>eb pages and apps to provide support</w:t>
      </w:r>
      <w:r w:rsidR="006D3A14">
        <w:t xml:space="preserve"> for</w:t>
      </w:r>
      <w:r w:rsidR="007628EA">
        <w:t xml:space="preserve"> HTML 5 features in browsers such as Int</w:t>
      </w:r>
      <w:r w:rsidR="00F028B5">
        <w:t>ernet</w:t>
      </w:r>
      <w:r w:rsidR="003B065D">
        <w:t xml:space="preserve"> Explorer (IE) 8 and older, as these</w:t>
      </w:r>
      <w:r w:rsidR="00173F38">
        <w:t xml:space="preserve"> do no</w:t>
      </w:r>
      <w:r w:rsidR="00F028B5">
        <w:t>t support much of the HTML 5 standard.</w:t>
      </w:r>
      <w:r w:rsidR="00716BCA">
        <w:t xml:space="preserve"> We will further elaborate</w:t>
      </w:r>
      <w:r w:rsidR="00E755CF">
        <w:t xml:space="preserve">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3242FF">
        <w:t xml:space="preserve">Code Snippet </w:t>
      </w:r>
      <w:r w:rsidR="003242FF">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7D77F03D"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w:t>
      </w:r>
      <w:r w:rsidR="005318E2">
        <w:t>o at the time worked along</w:t>
      </w:r>
      <w:r w:rsidR="0004046F">
        <w:t>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2B02DC">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w:t>
      </w:r>
      <w:r w:rsidR="0023354D">
        <w:t>e problem of having a consistent W</w:t>
      </w:r>
      <w:r w:rsidR="00405D80">
        <w:t>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78616646"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w:t>
      </w:r>
      <w:r w:rsidR="007C0EEB">
        <w:t>istics of a W</w:t>
      </w:r>
      <w:r>
        <w:t>eb page. It also provides the ability to</w:t>
      </w:r>
      <w:r w:rsidR="00930B5D">
        <w:t xml:space="preserve"> have multiple pages share formatting through the use of the same style sheet – enabling an easy way to create a unif</w:t>
      </w:r>
      <w:r w:rsidR="001850F3">
        <w:t>orm presentational profile for W</w:t>
      </w:r>
      <w:r w:rsidR="00930B5D">
        <w:t>eb pages.</w:t>
      </w:r>
    </w:p>
    <w:p w14:paraId="17A044E5" w14:textId="77777777" w:rsidR="003664AE" w:rsidRDefault="003664AE" w:rsidP="004A643E">
      <w:pPr>
        <w:spacing w:line="360" w:lineRule="auto"/>
        <w:jc w:val="both"/>
      </w:pPr>
    </w:p>
    <w:p w14:paraId="2E88F873" w14:textId="5F835819"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346EA9">
        <w:t xml:space="preserve">, which can be seen in </w:t>
      </w:r>
      <w:r w:rsidR="009323F2" w:rsidRPr="00032AC2">
        <w:fldChar w:fldCharType="begin"/>
      </w:r>
      <w:r w:rsidR="009323F2" w:rsidRPr="00032AC2">
        <w:instrText xml:space="preserve"> REF _Ref217458520 \h </w:instrText>
      </w:r>
      <w:r w:rsidR="009323F2" w:rsidRPr="00032AC2">
        <w:fldChar w:fldCharType="separate"/>
      </w:r>
      <w:r w:rsidR="003242FF">
        <w:t xml:space="preserve">Code Snippet </w:t>
      </w:r>
      <w:r w:rsidR="003242FF">
        <w:rPr>
          <w:noProof/>
        </w:rPr>
        <w:t>2</w:t>
      </w:r>
      <w:r w:rsidR="009323F2" w:rsidRPr="00032AC2">
        <w:fldChar w:fldCharType="end"/>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as </w:t>
      </w:r>
      <w:r w:rsidR="00087763">
        <w:t>“</w:t>
      </w:r>
      <w:proofErr w:type="gramStart"/>
      <w:r w:rsidR="007F5E00">
        <w:rPr>
          <w:i/>
        </w:rPr>
        <w:t>:</w:t>
      </w:r>
      <w:r w:rsidR="00390774" w:rsidRPr="00390774">
        <w:rPr>
          <w:i/>
        </w:rPr>
        <w:t>hover</w:t>
      </w:r>
      <w:proofErr w:type="gramEnd"/>
      <w:r w:rsidR="00087763">
        <w:rPr>
          <w:i/>
        </w:rPr>
        <w:t>”</w:t>
      </w:r>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6E8BFC58">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B66B42" w:rsidRDefault="00B66B42" w:rsidP="002F64E9">
                              <w:pPr>
                                <w:pStyle w:val="Caption"/>
                                <w:rPr>
                                  <w:noProof/>
                                </w:rPr>
                              </w:pPr>
                              <w:bookmarkStart w:id="1" w:name="_Ref217458520"/>
                              <w:r>
                                <w:t xml:space="preserve">Code Snippet </w:t>
                              </w:r>
                              <w:fldSimple w:instr=" SEQ Code_Snippet \* ARABIC ">
                                <w:r>
                                  <w:rPr>
                                    <w:noProof/>
                                  </w:rPr>
                                  <w:t>2</w:t>
                                </w:r>
                              </w:fldSimple>
                              <w:bookmarkEnd w:id="1"/>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B66B42" w:rsidRPr="00390774" w:rsidRDefault="00B66B42"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w:t>
                              </w:r>
                            </w:p>
                            <w:p w14:paraId="487C67A0" w14:textId="77777777" w:rsidR="00B66B42" w:rsidRPr="00390774" w:rsidRDefault="00B66B42" w:rsidP="002F64E9">
                              <w:pPr>
                                <w:rPr>
                                  <w:rFonts w:ascii="Consolas" w:hAnsi="Consolas"/>
                                  <w:sz w:val="20"/>
                                  <w:szCs w:val="20"/>
                                </w:rPr>
                              </w:pPr>
                              <w:r w:rsidRPr="00390774">
                                <w:rPr>
                                  <w:rFonts w:ascii="Consolas" w:hAnsi="Consolas"/>
                                  <w:sz w:val="20"/>
                                  <w:szCs w:val="20"/>
                                </w:rPr>
                                <w:t>}</w:t>
                              </w:r>
                            </w:p>
                            <w:p w14:paraId="67A04F12"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B66B42" w:rsidRDefault="00B66B42" w:rsidP="002F64E9">
                        <w:pPr>
                          <w:pStyle w:val="Caption"/>
                          <w:rPr>
                            <w:noProof/>
                          </w:rPr>
                        </w:pPr>
                        <w:bookmarkStart w:id="3" w:name="_Ref217458520"/>
                        <w:r>
                          <w:t xml:space="preserve">Code Snippet </w:t>
                        </w:r>
                        <w:fldSimple w:instr=" SEQ Code_Snippet \* ARABIC ">
                          <w:r>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B66B42" w:rsidRPr="00390774" w:rsidRDefault="00B66B42" w:rsidP="002F64E9">
                        <w:pPr>
                          <w:rPr>
                            <w:rFonts w:ascii="Consolas" w:hAnsi="Consolas"/>
                            <w:sz w:val="20"/>
                            <w:szCs w:val="20"/>
                          </w:rPr>
                        </w:pPr>
                        <w:r w:rsidRPr="00390774">
                          <w:rPr>
                            <w:rFonts w:ascii="Consolas" w:hAnsi="Consolas"/>
                            <w:sz w:val="20"/>
                            <w:szCs w:val="20"/>
                          </w:rPr>
                          <w:t>selector [, selector2, ...] [:pseudo-class] {</w:t>
                        </w:r>
                      </w:p>
                      <w:p w14:paraId="3A7E9D35"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property: value;</w:t>
                        </w:r>
                      </w:p>
                      <w:p w14:paraId="2661D9A4"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property2: value2;</w:t>
                        </w:r>
                      </w:p>
                      <w:p w14:paraId="12E724D3" w14:textId="77777777" w:rsidR="00B66B42" w:rsidRPr="00390774" w:rsidRDefault="00B66B42" w:rsidP="002F64E9">
                        <w:pPr>
                          <w:rPr>
                            <w:rFonts w:ascii="Consolas" w:hAnsi="Consolas"/>
                            <w:sz w:val="20"/>
                            <w:szCs w:val="20"/>
                          </w:rPr>
                        </w:pPr>
                        <w:r w:rsidRPr="00390774">
                          <w:rPr>
                            <w:rFonts w:ascii="Consolas" w:hAnsi="Consolas"/>
                            <w:sz w:val="20"/>
                            <w:szCs w:val="20"/>
                          </w:rPr>
                          <w:t xml:space="preserve"> ...]</w:t>
                        </w:r>
                      </w:p>
                      <w:p w14:paraId="487C67A0" w14:textId="77777777" w:rsidR="00B66B42" w:rsidRPr="00390774" w:rsidRDefault="00B66B42" w:rsidP="002F64E9">
                        <w:pPr>
                          <w:rPr>
                            <w:rFonts w:ascii="Consolas" w:hAnsi="Consolas"/>
                            <w:sz w:val="20"/>
                            <w:szCs w:val="20"/>
                          </w:rPr>
                        </w:pPr>
                        <w:r w:rsidRPr="00390774">
                          <w:rPr>
                            <w:rFonts w:ascii="Consolas" w:hAnsi="Consolas"/>
                            <w:sz w:val="20"/>
                            <w:szCs w:val="20"/>
                          </w:rPr>
                          <w:t>}</w:t>
                        </w:r>
                      </w:p>
                      <w:p w14:paraId="67A04F12" w14:textId="77777777" w:rsidR="00B66B42" w:rsidRPr="00390774" w:rsidRDefault="00B66B42" w:rsidP="002F64E9">
                        <w:pPr>
                          <w:rPr>
                            <w:rFonts w:ascii="Consolas" w:hAnsi="Consolas"/>
                            <w:sz w:val="20"/>
                            <w:szCs w:val="20"/>
                          </w:rPr>
                        </w:pPr>
                        <w:r w:rsidRPr="00390774">
                          <w:rPr>
                            <w:rFonts w:ascii="Consolas" w:hAnsi="Consolas"/>
                            <w:sz w:val="20"/>
                            <w:szCs w:val="20"/>
                          </w:rPr>
                          <w:t>/* comment */</w:t>
                        </w:r>
                      </w:p>
                    </w:txbxContent>
                  </v:textbox>
                </v:shape>
                <w10:wrap type="topAndBottom" anchorx="margin"/>
              </v:group>
            </w:pict>
          </mc:Fallback>
        </mc:AlternateContent>
      </w:r>
    </w:p>
    <w:p w14:paraId="19D49AAD" w14:textId="03472485" w:rsidR="00B0287E" w:rsidRDefault="00A32F98" w:rsidP="004A643E">
      <w:pPr>
        <w:spacing w:line="360" w:lineRule="auto"/>
        <w:jc w:val="both"/>
      </w:pPr>
      <w:r>
        <w:rPr>
          <w:noProof/>
        </w:rPr>
        <w:lastRenderedPageBreak/>
        <mc:AlternateContent>
          <mc:Choice Requires="wpg">
            <w:drawing>
              <wp:anchor distT="0" distB="0" distL="114300" distR="114300" simplePos="0" relativeHeight="251660288" behindDoc="0" locked="0" layoutInCell="1" allowOverlap="1" wp14:anchorId="43AB005E" wp14:editId="2CC095AD">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B66B42" w:rsidRDefault="00B66B42" w:rsidP="00A913B6">
                              <w:pPr>
                                <w:pStyle w:val="Caption"/>
                                <w:rPr>
                                  <w:noProof/>
                                </w:rPr>
                              </w:pPr>
                              <w:bookmarkStart w:id="2" w:name="_Ref217632998"/>
                              <w:r>
                                <w:t xml:space="preserve">Figure </w:t>
                              </w:r>
                              <w:fldSimple w:instr=" SEQ Figure \* ARABIC ">
                                <w:r>
                                  <w:rPr>
                                    <w:noProof/>
                                  </w:rPr>
                                  <w:t>1</w:t>
                                </w:r>
                              </w:fldSimple>
                              <w:bookmarkEnd w:id="2"/>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B66B42" w:rsidRDefault="00B66B42" w:rsidP="00A913B6">
                        <w:pPr>
                          <w:pStyle w:val="Caption"/>
                          <w:rPr>
                            <w:noProof/>
                          </w:rPr>
                        </w:pPr>
                        <w:bookmarkStart w:id="5" w:name="_Ref217632998"/>
                        <w:r>
                          <w:t xml:space="preserve">Figure </w:t>
                        </w:r>
                        <w:fldSimple w:instr=" SEQ Figure \* ARABIC ">
                          <w:r>
                            <w:rPr>
                              <w:noProof/>
                            </w:rPr>
                            <w:t>1</w:t>
                          </w:r>
                        </w:fldSimple>
                        <w:bookmarkEnd w:id="5"/>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6452DC">
        <w:t xml:space="preserve">, as seen in </w:t>
      </w:r>
      <w:r w:rsidR="00CD77B3">
        <w:fldChar w:fldCharType="begin"/>
      </w:r>
      <w:r w:rsidR="00CD77B3">
        <w:instrText xml:space="preserve"> REF _Ref217632998 \h </w:instrText>
      </w:r>
      <w:r w:rsidR="00CD77B3">
        <w:fldChar w:fldCharType="separate"/>
      </w:r>
      <w:r w:rsidR="003242FF">
        <w:t xml:space="preserve">Figure </w:t>
      </w:r>
      <w:r w:rsidR="003242FF">
        <w:rPr>
          <w:noProof/>
        </w:rPr>
        <w:t>1</w:t>
      </w:r>
      <w:r w:rsidR="00CD77B3">
        <w:fldChar w:fldCharType="end"/>
      </w:r>
      <w:r w:rsidR="006452DC">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238A545E" w:rsidR="00A648EE" w:rsidRDefault="007945B1"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50D967B8">
                <wp:simplePos x="0" y="0"/>
                <wp:positionH relativeFrom="margin">
                  <wp:align>center</wp:align>
                </wp:positionH>
                <wp:positionV relativeFrom="paragraph">
                  <wp:posOffset>55378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B66B42" w:rsidRPr="00803181" w:rsidRDefault="00B66B42" w:rsidP="00B0287E">
                              <w:pPr>
                                <w:pStyle w:val="Caption"/>
                                <w:rPr>
                                  <w:noProof/>
                                </w:rPr>
                              </w:pPr>
                              <w:bookmarkStart w:id="3" w:name="_Ref217460113"/>
                              <w:r>
                                <w:t xml:space="preserve">Code Snippet </w:t>
                              </w:r>
                              <w:fldSimple w:instr=" SEQ Code_Snippet \* ARABIC ">
                                <w:r>
                                  <w:rPr>
                                    <w:noProof/>
                                  </w:rPr>
                                  <w:t>3</w:t>
                                </w:r>
                              </w:fldSimple>
                              <w:bookmarkEnd w:id="3"/>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B66B42" w:rsidRPr="005E34CF" w:rsidRDefault="00B66B42"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B66B42" w:rsidRPr="005E34CF" w:rsidRDefault="00B66B42"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B66B42" w:rsidRPr="005E34CF" w:rsidRDefault="00B66B42"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B66B42" w:rsidRDefault="00B66B42" w:rsidP="00B0287E">
                              <w:pPr>
                                <w:rPr>
                                  <w:rFonts w:ascii="Consolas" w:hAnsi="Consolas"/>
                                  <w:sz w:val="20"/>
                                  <w:szCs w:val="20"/>
                                </w:rPr>
                              </w:pPr>
                              <w:r w:rsidRPr="005E34CF">
                                <w:rPr>
                                  <w:rFonts w:ascii="Consolas" w:hAnsi="Consolas"/>
                                  <w:sz w:val="20"/>
                                  <w:szCs w:val="20"/>
                                </w:rPr>
                                <w:t>}</w:t>
                              </w:r>
                            </w:p>
                            <w:p w14:paraId="5EBBE56B" w14:textId="77777777" w:rsidR="00B66B42" w:rsidRDefault="00B66B42"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B66B42" w:rsidRDefault="00B66B42"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B66B42" w:rsidRDefault="00B66B42"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B66B42" w:rsidRPr="005E34CF" w:rsidRDefault="00B66B42" w:rsidP="00B0287E">
                              <w:pPr>
                                <w:rPr>
                                  <w:rFonts w:ascii="Consolas" w:hAnsi="Consolas"/>
                                  <w:sz w:val="20"/>
                                  <w:szCs w:val="20"/>
                                </w:rPr>
                              </w:pPr>
                              <w:r>
                                <w:rPr>
                                  <w:rFonts w:ascii="Consolas" w:hAnsi="Consolas"/>
                                  <w:sz w:val="20"/>
                                  <w:szCs w:val="20"/>
                                </w:rPr>
                                <w:t>}</w:t>
                              </w:r>
                            </w:p>
                            <w:p w14:paraId="4D910C8D" w14:textId="77777777" w:rsidR="00B66B42" w:rsidRPr="005E34CF" w:rsidRDefault="00B66B42"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436.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B66B42" w:rsidRPr="00803181" w:rsidRDefault="00B66B42" w:rsidP="00B0287E">
                        <w:pPr>
                          <w:pStyle w:val="Caption"/>
                          <w:rPr>
                            <w:noProof/>
                          </w:rPr>
                        </w:pPr>
                        <w:bookmarkStart w:id="7" w:name="_Ref217460113"/>
                        <w:r>
                          <w:t xml:space="preserve">Code Snippet </w:t>
                        </w:r>
                        <w:fldSimple w:instr=" SEQ Code_Snippet \* ARABIC ">
                          <w:r>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B66B42" w:rsidRPr="005E34CF" w:rsidRDefault="00B66B42" w:rsidP="00B0287E">
                        <w:pPr>
                          <w:rPr>
                            <w:rFonts w:ascii="Consolas" w:hAnsi="Consolas"/>
                            <w:sz w:val="20"/>
                            <w:szCs w:val="20"/>
                          </w:rPr>
                        </w:pPr>
                        <w:r w:rsidRPr="005E34CF">
                          <w:rPr>
                            <w:rFonts w:ascii="Consolas" w:hAnsi="Consolas"/>
                            <w:sz w:val="20"/>
                            <w:szCs w:val="20"/>
                          </w:rPr>
                          <w:t>a {</w:t>
                        </w:r>
                      </w:p>
                      <w:p w14:paraId="7AB0C704" w14:textId="77777777" w:rsidR="00B66B42" w:rsidRPr="005E34CF" w:rsidRDefault="00B66B42" w:rsidP="00B0287E">
                        <w:pPr>
                          <w:rPr>
                            <w:rFonts w:ascii="Consolas" w:hAnsi="Consolas"/>
                            <w:sz w:val="20"/>
                            <w:szCs w:val="20"/>
                          </w:rPr>
                        </w:pPr>
                        <w:r w:rsidRPr="005E34CF">
                          <w:rPr>
                            <w:rFonts w:ascii="Consolas" w:hAnsi="Consolas"/>
                            <w:sz w:val="20"/>
                            <w:szCs w:val="20"/>
                          </w:rPr>
                          <w:tab/>
                          <w:t>font : “courier”;</w:t>
                        </w:r>
                      </w:p>
                      <w:p w14:paraId="6ACFEF25" w14:textId="77777777" w:rsidR="00B66B42" w:rsidRPr="005E34CF" w:rsidRDefault="00B66B42" w:rsidP="00B0287E">
                        <w:pPr>
                          <w:rPr>
                            <w:rFonts w:ascii="Consolas" w:hAnsi="Consolas"/>
                            <w:sz w:val="20"/>
                            <w:szCs w:val="20"/>
                          </w:rPr>
                        </w:pPr>
                        <w:r w:rsidRPr="005E34CF">
                          <w:rPr>
                            <w:rFonts w:ascii="Consolas" w:hAnsi="Consolas"/>
                            <w:sz w:val="20"/>
                            <w:szCs w:val="20"/>
                          </w:rPr>
                          <w:tab/>
                          <w:t>color : “red”;</w:t>
                        </w:r>
                      </w:p>
                      <w:p w14:paraId="461640AC" w14:textId="77777777" w:rsidR="00B66B42" w:rsidRDefault="00B66B42" w:rsidP="00B0287E">
                        <w:pPr>
                          <w:rPr>
                            <w:rFonts w:ascii="Consolas" w:hAnsi="Consolas"/>
                            <w:sz w:val="20"/>
                            <w:szCs w:val="20"/>
                          </w:rPr>
                        </w:pPr>
                        <w:r w:rsidRPr="005E34CF">
                          <w:rPr>
                            <w:rFonts w:ascii="Consolas" w:hAnsi="Consolas"/>
                            <w:sz w:val="20"/>
                            <w:szCs w:val="20"/>
                          </w:rPr>
                          <w:t>}</w:t>
                        </w:r>
                      </w:p>
                      <w:p w14:paraId="5EBBE56B" w14:textId="77777777" w:rsidR="00B66B42" w:rsidRDefault="00B66B42" w:rsidP="00B0287E">
                        <w:pPr>
                          <w:rPr>
                            <w:rFonts w:ascii="Consolas" w:hAnsi="Consolas"/>
                            <w:sz w:val="20"/>
                            <w:szCs w:val="20"/>
                          </w:rPr>
                        </w:pPr>
                        <w:r>
                          <w:rPr>
                            <w:rFonts w:ascii="Consolas" w:hAnsi="Consolas"/>
                            <w:sz w:val="20"/>
                            <w:szCs w:val="20"/>
                          </w:rPr>
                          <w:t>a.emphasized {</w:t>
                        </w:r>
                      </w:p>
                      <w:p w14:paraId="695D1907" w14:textId="77777777" w:rsidR="00B66B42" w:rsidRDefault="00B66B42" w:rsidP="00B0287E">
                        <w:pPr>
                          <w:rPr>
                            <w:rFonts w:ascii="Consolas" w:hAnsi="Consolas"/>
                            <w:sz w:val="20"/>
                            <w:szCs w:val="20"/>
                          </w:rPr>
                        </w:pPr>
                        <w:r>
                          <w:rPr>
                            <w:rFonts w:ascii="Consolas" w:hAnsi="Consolas"/>
                            <w:sz w:val="20"/>
                            <w:szCs w:val="20"/>
                          </w:rPr>
                          <w:tab/>
                          <w:t>font : “arial”</w:t>
                        </w:r>
                      </w:p>
                      <w:p w14:paraId="3396159C" w14:textId="77777777" w:rsidR="00B66B42" w:rsidRDefault="00B66B42" w:rsidP="00B0287E">
                        <w:pPr>
                          <w:rPr>
                            <w:rFonts w:ascii="Consolas" w:hAnsi="Consolas"/>
                            <w:sz w:val="20"/>
                            <w:szCs w:val="20"/>
                          </w:rPr>
                        </w:pPr>
                        <w:r>
                          <w:rPr>
                            <w:rFonts w:ascii="Consolas" w:hAnsi="Consolas"/>
                            <w:sz w:val="20"/>
                            <w:szCs w:val="20"/>
                          </w:rPr>
                          <w:tab/>
                          <w:t>font-style : italic;</w:t>
                        </w:r>
                      </w:p>
                      <w:p w14:paraId="1FC7C303" w14:textId="77777777" w:rsidR="00B66B42" w:rsidRPr="005E34CF" w:rsidRDefault="00B66B42" w:rsidP="00B0287E">
                        <w:pPr>
                          <w:rPr>
                            <w:rFonts w:ascii="Consolas" w:hAnsi="Consolas"/>
                            <w:sz w:val="20"/>
                            <w:szCs w:val="20"/>
                          </w:rPr>
                        </w:pPr>
                        <w:r>
                          <w:rPr>
                            <w:rFonts w:ascii="Consolas" w:hAnsi="Consolas"/>
                            <w:sz w:val="20"/>
                            <w:szCs w:val="20"/>
                          </w:rPr>
                          <w:t>}</w:t>
                        </w:r>
                      </w:p>
                      <w:p w14:paraId="4D910C8D" w14:textId="77777777" w:rsidR="00B66B42" w:rsidRPr="005E34CF" w:rsidRDefault="00B66B42" w:rsidP="00B0287E">
                        <w:pPr>
                          <w:rPr>
                            <w:rFonts w:ascii="Consolas" w:hAnsi="Consolas"/>
                            <w:sz w:val="20"/>
                            <w:szCs w:val="20"/>
                          </w:rPr>
                        </w:pPr>
                      </w:p>
                    </w:txbxContent>
                  </v:textbox>
                </v:shape>
                <w10:wrap type="topAndBottom" anchorx="margin"/>
              </v:group>
            </w:pict>
          </mc:Fallback>
        </mc:AlternateContent>
      </w:r>
      <w:r w:rsidR="00EC52D9">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w:t>
      </w:r>
      <w:proofErr w:type="spellStart"/>
      <w:r w:rsidR="009E65B1">
        <w:t>a.emphasized</w:t>
      </w:r>
      <w:proofErr w:type="spellEnd"/>
      <w:r w:rsidR="009E65B1">
        <w:t>”, the properties in “</w:t>
      </w:r>
      <w:proofErr w:type="spellStart"/>
      <w:r w:rsidR="009E65B1">
        <w:t>a.emphasized</w:t>
      </w:r>
      <w:proofErr w:type="spellEnd"/>
      <w:r w:rsidR="009E65B1">
        <w:t>” will be prioritized over the same properties in “a” for anchor elements with the “emphasized” class attribute</w:t>
      </w:r>
      <w:r w:rsidR="00AD0448">
        <w:t xml:space="preserve">, as seen in </w:t>
      </w:r>
      <w:r w:rsidR="00143946">
        <w:fldChar w:fldCharType="begin"/>
      </w:r>
      <w:r w:rsidR="00143946">
        <w:instrText xml:space="preserve"> REF _Ref217460113 \h </w:instrText>
      </w:r>
      <w:r w:rsidR="00143946">
        <w:fldChar w:fldCharType="separate"/>
      </w:r>
      <w:r w:rsidR="003242FF">
        <w:t xml:space="preserve">Code Snippet </w:t>
      </w:r>
      <w:r w:rsidR="003242FF">
        <w:rPr>
          <w:noProof/>
        </w:rPr>
        <w:t>3</w:t>
      </w:r>
      <w:r w:rsidR="00143946">
        <w:fldChar w:fldCharType="end"/>
      </w:r>
      <w:r w:rsidR="009E65B1">
        <w:t>.</w:t>
      </w:r>
    </w:p>
    <w:p w14:paraId="7FC6B7DC" w14:textId="5915F566" w:rsidR="006565F7" w:rsidRDefault="006565F7" w:rsidP="004A643E">
      <w:pPr>
        <w:spacing w:line="360" w:lineRule="auto"/>
        <w:jc w:val="both"/>
      </w:pPr>
      <w:r>
        <w:lastRenderedPageBreak/>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7E3A267A" w:rsidR="00967AF9" w:rsidRPr="009E65B1" w:rsidRDefault="00AA5932" w:rsidP="004A643E">
      <w:pPr>
        <w:spacing w:line="360" w:lineRule="auto"/>
        <w:jc w:val="both"/>
      </w:pPr>
      <w:r>
        <w:t>CSS also allows</w:t>
      </w:r>
      <w:r w:rsidR="00967AF9">
        <w:t xml:space="preserve"> using different styles depending on th</w:t>
      </w:r>
      <w:r w:rsidR="0009636E">
        <w:t>e media type</w:t>
      </w:r>
      <w:r w:rsidR="002433FC">
        <w:t xml:space="preserve"> from version 2 onwards</w:t>
      </w:r>
      <w:r w:rsidR="0009636E">
        <w:t>. E.g. this can allow</w:t>
      </w:r>
      <w:r w:rsidR="00967AF9">
        <w:t xml:space="preserve"> for differentiating between regular screen versions and printed versions of a document – giving authors the ability to tailor a document</w:t>
      </w:r>
      <w:r w:rsidR="00024417">
        <w:t>’</w:t>
      </w:r>
      <w:r w:rsidR="00967AF9">
        <w:t>s p</w:t>
      </w:r>
      <w:r w:rsidR="00C50CDA">
        <w:t>resentation to different media</w:t>
      </w:r>
      <w:r w:rsidR="00967AF9">
        <w:t>.</w:t>
      </w:r>
    </w:p>
    <w:p w14:paraId="2E04D288" w14:textId="48922C44" w:rsidR="00C96927" w:rsidRDefault="00A6077F" w:rsidP="004A643E">
      <w:pPr>
        <w:pStyle w:val="Heading3"/>
        <w:spacing w:line="360" w:lineRule="auto"/>
        <w:jc w:val="both"/>
      </w:pPr>
      <w:r>
        <w:t>Media Queries</w:t>
      </w:r>
    </w:p>
    <w:p w14:paraId="1C95E1CB" w14:textId="4F38C198"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2B02DC">
          <w:rPr>
            <w:noProof/>
          </w:rPr>
          <w:t>5</w:t>
        </w:r>
      </w:hyperlink>
      <w:r w:rsidR="00163FF4">
        <w:rPr>
          <w:noProof/>
        </w:rPr>
        <w:t>]</w:t>
      </w:r>
      <w:r w:rsidR="00163FF4">
        <w:fldChar w:fldCharType="end"/>
      </w:r>
      <w:r w:rsidR="00B4700B">
        <w:t xml:space="preserve">. While the old standard allowed for detecting media types such as </w:t>
      </w:r>
      <w:r w:rsidR="00F00EB6">
        <w:t>“</w:t>
      </w:r>
      <w:r w:rsidR="00B4700B" w:rsidRPr="00F00EB6">
        <w:t>screen</w:t>
      </w:r>
      <w:r w:rsidR="00F00EB6">
        <w:t>”</w:t>
      </w:r>
      <w:r w:rsidR="00B4700B">
        <w:t xml:space="preserve"> and </w:t>
      </w:r>
      <w:r w:rsidR="00F00EB6">
        <w:t>“</w:t>
      </w:r>
      <w:r w:rsidR="00B4700B" w:rsidRPr="00F00EB6">
        <w:t>print</w:t>
      </w:r>
      <w:r w:rsidR="00F00EB6">
        <w:t>”</w:t>
      </w:r>
      <w:r w:rsidR="00B4700B">
        <w:t>, media queries give authors the ability to differentiate between media features as well. Features that can be detecte</w:t>
      </w:r>
      <w:r w:rsidR="00A2024F">
        <w:t>d with the new standard include</w:t>
      </w:r>
      <w:r w:rsidR="00A2024F" w:rsidRPr="00262F75">
        <w:t xml:space="preserve"> </w:t>
      </w:r>
      <w:r w:rsidR="00262F75" w:rsidRPr="00262F75">
        <w:t>“</w:t>
      </w:r>
      <w:r w:rsidR="00A2024F" w:rsidRPr="00262F75">
        <w:t>width</w:t>
      </w:r>
      <w:r w:rsidR="00262F75" w:rsidRPr="00262F75">
        <w:t>”</w:t>
      </w:r>
      <w:r w:rsidR="00A2024F" w:rsidRPr="00262F75">
        <w:t xml:space="preserve">, </w:t>
      </w:r>
      <w:r w:rsidR="00262F75" w:rsidRPr="00262F75">
        <w:t>“</w:t>
      </w:r>
      <w:r w:rsidR="00A2024F" w:rsidRPr="00262F75">
        <w:t>height</w:t>
      </w:r>
      <w:r w:rsidR="00262F75">
        <w:t>”</w:t>
      </w:r>
      <w:r w:rsidR="00A2024F" w:rsidRPr="00262F75">
        <w:t xml:space="preserve"> and </w:t>
      </w:r>
      <w:r w:rsidR="00262F75">
        <w:t>“</w:t>
      </w:r>
      <w:r w:rsidR="00A2024F" w:rsidRPr="00262F75">
        <w:t>orientation</w:t>
      </w:r>
      <w:r w:rsidR="00262F75">
        <w:t>”</w:t>
      </w:r>
      <w:r w:rsidR="00A2024F" w:rsidRPr="00262F75">
        <w:t>.</w:t>
      </w:r>
      <w:r w:rsidR="00E62E49" w:rsidRPr="00262F75">
        <w:t xml:space="preserve"> </w:t>
      </w:r>
      <w:r w:rsidR="00E62E49">
        <w:t>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3AAE6115" w:rsidR="008D65BD" w:rsidRDefault="00C053CF"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5DE4A6C8">
                <wp:simplePos x="0" y="0"/>
                <wp:positionH relativeFrom="margin">
                  <wp:align>center</wp:align>
                </wp:positionH>
                <wp:positionV relativeFrom="paragraph">
                  <wp:posOffset>280670</wp:posOffset>
                </wp:positionV>
                <wp:extent cx="5781040" cy="1334135"/>
                <wp:effectExtent l="0" t="0" r="35560" b="12065"/>
                <wp:wrapTopAndBottom/>
                <wp:docPr id="22" name="Group 22"/>
                <wp:cNvGraphicFramePr/>
                <a:graphic xmlns:a="http://schemas.openxmlformats.org/drawingml/2006/main">
                  <a:graphicData uri="http://schemas.microsoft.com/office/word/2010/wordprocessingGroup">
                    <wpg:wgp>
                      <wpg:cNvGrpSpPr/>
                      <wpg:grpSpPr>
                        <a:xfrm>
                          <a:off x="0" y="0"/>
                          <a:ext cx="5781040" cy="1334135"/>
                          <a:chOff x="-1" y="0"/>
                          <a:chExt cx="5787332" cy="827871"/>
                        </a:xfrm>
                      </wpg:grpSpPr>
                      <wps:wsp>
                        <wps:cNvPr id="5" name="Text Box 5"/>
                        <wps:cNvSpPr txBox="1"/>
                        <wps:spPr>
                          <a:xfrm>
                            <a:off x="0" y="0"/>
                            <a:ext cx="5787331" cy="571644"/>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FB31294" w14:textId="15C1F8A4" w:rsidR="00B66B42" w:rsidRPr="00334717" w:rsidRDefault="00B66B42" w:rsidP="00334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Pr>
                                  <w:rFonts w:ascii="Consolas" w:hAnsi="Consolas" w:cs="Courier"/>
                                  <w:b/>
                                  <w:bCs/>
                                  <w:color w:val="000000"/>
                                  <w:sz w:val="20"/>
                                  <w:szCs w:val="20"/>
                                </w:rPr>
                                <w:br/>
                                <w:t>@media screen and (min-width: 701px) { … }</w:t>
                              </w: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1" y="604521"/>
                            <a:ext cx="5766218" cy="223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252338EF" w:rsidR="00B66B42" w:rsidRDefault="00B66B42" w:rsidP="00CD36BC">
                              <w:pPr>
                                <w:pStyle w:val="Caption"/>
                                <w:rPr>
                                  <w:noProof/>
                                </w:rPr>
                              </w:pPr>
                              <w:bookmarkStart w:id="4" w:name="_Ref217460309"/>
                              <w:r>
                                <w:t xml:space="preserve">Code Snippet </w:t>
                              </w:r>
                              <w:fldSimple w:instr=" SEQ Code_Snippet \* ARABIC ">
                                <w:r>
                                  <w:rPr>
                                    <w:noProof/>
                                  </w:rPr>
                                  <w:t>4</w:t>
                                </w:r>
                              </w:fldSimple>
                              <w:bookmarkEnd w:id="4"/>
                              <w:r>
                                <w:t>: An example of a Media Query for a screen media type with a screen width between 400 pixels and 700 pixels, and one for screens with a width larger than 700 pixe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22.1pt;width:455.2pt;height:105.05pt;z-index:251662336;mso-position-horizontal:center;mso-position-horizontal-relative:margin" coordorigin="-1" coordsize="5787332,827871"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">
                <v:shape id="Text Box 5" o:spid="_x0000_s1039" type="#_x0000_t202" style="position:absolute;width:5787331;height:571644;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2FB31294" w14:textId="15C1F8A4" w:rsidR="00665421" w:rsidRPr="00334717" w:rsidRDefault="00665421" w:rsidP="00334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0"/>
                            <w:szCs w:val="20"/>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r w:rsidR="00334717">
                          <w:rPr>
                            <w:rFonts w:ascii="Consolas" w:hAnsi="Consolas" w:cs="Courier"/>
                            <w:b/>
                            <w:bCs/>
                            <w:color w:val="000000"/>
                            <w:sz w:val="20"/>
                            <w:szCs w:val="20"/>
                          </w:rPr>
                          <w:br/>
                          <w:t>@media screen and (min-width: 701px) { … }</w:t>
                        </w:r>
                      </w:p>
                    </w:txbxContent>
                  </v:textbox>
                </v:shape>
                <v:shape id="Text Box 6" o:spid="_x0000_s1040" type="#_x0000_t202" style="position:absolute;left:-1;top:604521;width:5766218;height:223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DC9NwQAA&#10;ANoAAAAPAAAAZHJzL2Rvd25yZXYueG1sRI9Lq8IwFIT3F/wP4Qh3c9FUFyLVKL4uuNCFD1wfmmNb&#10;bE5KEm3990YQXA4z3wwznbemEg9yvrSsYNBPQBBnVpecKzif/ntjED4ga6wsk4IneZjPOj9TTLVt&#10;+ECPY8hFLGGfooIihDqV0mcFGfR9WxNH72qdwRCly6V22MRyU8lhkoykwZLjQoE1rQrKbse7UTBa&#10;u3tz4NXf+rzZ4b7Oh5fl86LUb7ddTEAEasM3/KG3OnLwvhJvgJy9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QwvTcEAAADaAAAADwAAAAAAAAAAAAAAAACXAgAAZHJzL2Rvd25y&#10;ZXYueG1sUEsFBgAAAAAEAAQA9QAAAIUDAAAAAA==&#10;" stroked="f">
                  <v:textbox inset="0,0,0,0">
                    <w:txbxContent>
                      <w:p w14:paraId="4BF264AE" w14:textId="252338EF" w:rsidR="00665421" w:rsidRDefault="00665421" w:rsidP="00CD36BC">
                        <w:pPr>
                          <w:pStyle w:val="Caption"/>
                          <w:rPr>
                            <w:noProof/>
                          </w:rPr>
                        </w:pPr>
                        <w:bookmarkStart w:id="7" w:name="_Ref217460309"/>
                        <w:r>
                          <w:t xml:space="preserve">Code Snippet </w:t>
                        </w:r>
                        <w:fldSimple w:instr=" SEQ Code_Snippet \* ARABIC ">
                          <w:r>
                            <w:rPr>
                              <w:noProof/>
                            </w:rPr>
                            <w:t>4</w:t>
                          </w:r>
                        </w:fldSimple>
                        <w:bookmarkEnd w:id="7"/>
                        <w:r>
                          <w:t>: An example of a Media Query for a screen</w:t>
                        </w:r>
                        <w:r w:rsidR="006F3F27">
                          <w:t xml:space="preserve"> media type with a screen width </w:t>
                        </w:r>
                        <w:r>
                          <w:t>between 400</w:t>
                        </w:r>
                        <w:r w:rsidR="00761D32">
                          <w:t xml:space="preserve"> </w:t>
                        </w:r>
                        <w:r>
                          <w:t>p</w:t>
                        </w:r>
                        <w:r w:rsidR="00761D32">
                          <w:t>i</w:t>
                        </w:r>
                        <w:r>
                          <w:t>x</w:t>
                        </w:r>
                        <w:r w:rsidR="00761D32">
                          <w:t>els and 700 pixels, and one for screens with a width larger than 700 pixels.</w:t>
                        </w:r>
                      </w:p>
                    </w:txbxContent>
                  </v:textbox>
                </v:shape>
                <w10:wrap type="topAndBottom" anchorx="margin"/>
              </v:group>
            </w:pict>
          </mc:Fallback>
        </mc:AlternateContent>
      </w:r>
    </w:p>
    <w:p w14:paraId="3F4DC820" w14:textId="1014A7DA" w:rsidR="008D65BD" w:rsidRDefault="008D65BD" w:rsidP="004A643E">
      <w:pPr>
        <w:spacing w:line="360" w:lineRule="auto"/>
        <w:jc w:val="both"/>
      </w:pPr>
    </w:p>
    <w:p w14:paraId="6F1C2758" w14:textId="76615C08" w:rsidR="006C3C74" w:rsidRDefault="00F31F2D" w:rsidP="004A643E">
      <w:pPr>
        <w:spacing w:line="360" w:lineRule="auto"/>
        <w:jc w:val="both"/>
      </w:pPr>
      <w:r>
        <w:lastRenderedPageBreak/>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w:t>
      </w:r>
      <w:r w:rsidR="00003A77">
        <w:t>atures of any given medium that i</w:t>
      </w:r>
      <w:r>
        <w:t>s viewing the document.</w:t>
      </w:r>
      <w:r w:rsidR="00B952CC">
        <w:t xml:space="preserve"> While the </w:t>
      </w:r>
      <w:r w:rsidR="00173F34">
        <w:t>“</w:t>
      </w:r>
      <w:r w:rsidR="00B952CC">
        <w:t>screen</w:t>
      </w:r>
      <w:r w:rsidR="00173F34">
        <w:t>”</w:t>
      </w:r>
      <w:r w:rsidR="00B952CC">
        <w:t xml:space="preserve">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 for a given rule set means being able to tailor the presentat</w:t>
      </w:r>
      <w:r w:rsidR="00474D00">
        <w:t>ion more a</w:t>
      </w:r>
      <w:r w:rsidR="0075346C">
        <w:t>ccurately to a specific device</w:t>
      </w:r>
      <w:r w:rsidR="00DB703C">
        <w:t xml:space="preserve">, which can be seen in </w:t>
      </w:r>
      <w:r w:rsidR="00DB703C">
        <w:fldChar w:fldCharType="begin"/>
      </w:r>
      <w:r w:rsidR="00DB703C">
        <w:instrText xml:space="preserve"> REF _Ref217460309 \h </w:instrText>
      </w:r>
      <w:r w:rsidR="00DB703C">
        <w:fldChar w:fldCharType="separate"/>
      </w:r>
      <w:r w:rsidR="003242FF">
        <w:t xml:space="preserve">Code Snippet </w:t>
      </w:r>
      <w:r w:rsidR="003242FF">
        <w:rPr>
          <w:noProof/>
        </w:rPr>
        <w:t>4</w:t>
      </w:r>
      <w:r w:rsidR="00DB703C">
        <w:fldChar w:fldCharType="end"/>
      </w:r>
      <w:r w:rsidR="0075346C">
        <w:t>.</w:t>
      </w:r>
    </w:p>
    <w:p w14:paraId="7E009917" w14:textId="77777777" w:rsidR="006E2004" w:rsidRDefault="006E2004" w:rsidP="004A643E">
      <w:pPr>
        <w:spacing w:line="360" w:lineRule="auto"/>
        <w:jc w:val="both"/>
      </w:pPr>
    </w:p>
    <w:p w14:paraId="73734E69" w14:textId="30D2CF2E" w:rsidR="00F64C24" w:rsidRDefault="00F64C24" w:rsidP="004A643E">
      <w:pPr>
        <w:pStyle w:val="Heading3"/>
        <w:spacing w:line="360" w:lineRule="auto"/>
        <w:jc w:val="both"/>
      </w:pPr>
      <w:r>
        <w:t>Fluid Grids</w:t>
      </w:r>
    </w:p>
    <w:p w14:paraId="43175EEA" w14:textId="3F967874"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w:t>
      </w:r>
      <w:r w:rsidR="00957A6D">
        <w:t xml:space="preserve"> The </w:t>
      </w:r>
      <w:proofErr w:type="spellStart"/>
      <w:r w:rsidR="00957A6D">
        <w:t>em</w:t>
      </w:r>
      <w:proofErr w:type="spellEnd"/>
      <w:r w:rsidR="00D242DA">
        <w:t xml:space="preserve"> is</w:t>
      </w:r>
      <w:r w:rsidR="00957A6D">
        <w:t xml:space="preserve"> a unit of measurement</w:t>
      </w:r>
      <w:r w:rsidR="0093648B">
        <w:t xml:space="preserve"> that</w:t>
      </w:r>
      <w:r w:rsidR="00C11E4B">
        <w:t xml:space="preserve"> defines font </w:t>
      </w:r>
      <w:r w:rsidR="005C514A">
        <w:t>size relative to the parent element’s default.</w:t>
      </w:r>
      <w:r w:rsidR="0093648B">
        <w:t xml:space="preserve"> Historically</w:t>
      </w:r>
      <w:r w:rsidR="00F76688">
        <w:t xml:space="preserve"> the </w:t>
      </w:r>
      <w:proofErr w:type="spellStart"/>
      <w:r w:rsidR="00F76688">
        <w:t>em</w:t>
      </w:r>
      <w:proofErr w:type="spellEnd"/>
      <w:r w:rsidR="00F76688">
        <w:t xml:space="preserve"> unit is named after the capital </w:t>
      </w:r>
      <w:r w:rsidR="00AB12C1">
        <w:t xml:space="preserve">letter M and 1 </w:t>
      </w:r>
      <w:proofErr w:type="spellStart"/>
      <w:r w:rsidR="00F76688">
        <w:t>em</w:t>
      </w:r>
      <w:proofErr w:type="spellEnd"/>
      <w:r w:rsidR="00F76688">
        <w:t xml:space="preserve"> thus takes up the space of M</w:t>
      </w:r>
      <w:r w:rsidR="00C11E4B">
        <w:t xml:space="preserve"> </w:t>
      </w:r>
      <w:r w:rsidR="00C11E4B">
        <w:fldChar w:fldCharType="begin"/>
      </w:r>
      <w:r w:rsidR="00C11E4B">
        <w:instrText xml:space="preserve"> ADDIN EN.CITE &lt;EndNote&gt;&lt;Cite&gt;&lt;Author&gt;Kyrnin&lt;/Author&gt;&lt;Year&gt;2013&lt;/Year&gt;&lt;RecNum&gt;77&lt;/RecNum&gt;&lt;DisplayText&gt;[6]&lt;/DisplayText&gt;&lt;record&gt;&lt;rec-number&gt;77&lt;/rec-number&gt;&lt;foreign-keys&gt;&lt;key app="EN" db-id="0a200tee5sa5e1ex095psptx0zaddvdr5sff"&gt;77&lt;/key&gt;&lt;/foreign-keys&gt;&lt;ref-type name="Web Page"&gt;12&lt;/ref-type&gt;&lt;contributors&gt;&lt;authors&gt;&lt;author&gt;Kyrnin, Jennifer&lt;/author&gt;&lt;/authors&gt;&lt;/contributors&gt;&lt;titles&gt;&lt;title&gt;Origin of the Em&lt;/title&gt;&lt;/titles&gt;&lt;volume&gt;2013&lt;/volume&gt;&lt;dates&gt;&lt;year&gt;2013&lt;/year&gt;&lt;/dates&gt;&lt;pub-location&gt;About.com&lt;/pub-location&gt;&lt;urls&gt;&lt;related-urls&gt;&lt;url&gt;http://webdesign.about.com/od/fonts/qt/em-origins.htm&lt;/url&gt;&lt;/related-urls&gt;&lt;/urls&gt;&lt;/record&gt;&lt;/Cite&gt;&lt;/EndNote&gt;</w:instrText>
      </w:r>
      <w:r w:rsidR="00C11E4B">
        <w:fldChar w:fldCharType="separate"/>
      </w:r>
      <w:r w:rsidR="00C11E4B">
        <w:rPr>
          <w:noProof/>
        </w:rPr>
        <w:t>[</w:t>
      </w:r>
      <w:hyperlink w:anchor="_ENREF_6" w:tooltip="Kyrnin, 2013 #77" w:history="1">
        <w:r w:rsidR="002B02DC">
          <w:rPr>
            <w:noProof/>
          </w:rPr>
          <w:t>6</w:t>
        </w:r>
      </w:hyperlink>
      <w:r w:rsidR="00C11E4B">
        <w:rPr>
          <w:noProof/>
        </w:rPr>
        <w:t>]</w:t>
      </w:r>
      <w:r w:rsidR="00C11E4B">
        <w:fldChar w:fldCharType="end"/>
      </w:r>
      <w:r w:rsidR="00F76688">
        <w:t>.</w:t>
      </w:r>
      <w:r w:rsidR="00F81767">
        <w:t xml:space="preserve">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C11E4B">
        <w:instrText xml:space="preserve"> ADDIN EN.CITE &lt;EndNote&gt;&lt;Cite&gt;&lt;Author&gt;W3C&lt;/Author&gt;&lt;Year&gt;2011&lt;/Year&gt;&lt;RecNum&gt;58&lt;/RecNum&gt;&lt;DisplayText&gt;[7]&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C11E4B">
        <w:rPr>
          <w:noProof/>
        </w:rPr>
        <w:t>[</w:t>
      </w:r>
      <w:hyperlink w:anchor="_ENREF_7" w:tooltip="W3C, 2011 #58" w:history="1">
        <w:r w:rsidR="002B02DC">
          <w:rPr>
            <w:noProof/>
          </w:rPr>
          <w:t>7</w:t>
        </w:r>
      </w:hyperlink>
      <w:r w:rsidR="00C11E4B">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8215FA">
        <w:t xml:space="preserve">mensions of HTML elements. Developers are “rediscovering” this method of creating flexible layouts for the Web in </w:t>
      </w:r>
      <w:r w:rsidR="006E03A9">
        <w:t>some sense, as the Web was orig</w:t>
      </w:r>
      <w:r w:rsidR="00502F2A">
        <w:t>inally intended to be a fluid</w:t>
      </w:r>
      <w:r w:rsidR="006E03A9">
        <w:t xml:space="preserve"> medium, as can be seen from the very first Web page published by Berners-Lee in 1991 </w:t>
      </w:r>
      <w:r w:rsidR="006E03A9">
        <w:fldChar w:fldCharType="begin"/>
      </w:r>
      <w:r w:rsidR="006E03A9">
        <w:instrText xml:space="preserve"> ADDIN EN.CITE &lt;EndNote&gt;&lt;Cite&gt;&lt;Author&gt;Berners-Lee&lt;/Author&gt;&lt;Year&gt;1991&lt;/Year&gt;&lt;RecNum&gt;82&lt;/RecNum&gt;&lt;DisplayText&gt;[8]&lt;/DisplayText&gt;&lt;record&gt;&lt;rec-number&gt;82&lt;/rec-number&gt;&lt;foreign-keys&gt;&lt;key app="EN" db-id="0a200tee5sa5e1ex095psptx0zaddvdr5sff"&gt;82&lt;/key&gt;&lt;/foreign-keys&gt;&lt;ref-type name="Web Page"&gt;12&lt;/ref-type&gt;&lt;contributors&gt;&lt;authors&gt;&lt;author&gt;Berners-Lee, Tim&lt;/author&gt;&lt;/authors&gt;&lt;/contributors&gt;&lt;titles&gt;&lt;title&gt;World Wide Web&lt;/title&gt;&lt;/titles&gt;&lt;volume&gt;2013&lt;/volume&gt;&lt;dates&gt;&lt;year&gt;1991&lt;/year&gt;&lt;/dates&gt;&lt;pub-location&gt;CERN&lt;/pub-location&gt;&lt;urls&gt;&lt;related-urls&gt;&lt;url&gt;http://info.cern.ch/hypertext/WWW/TheProject.html&lt;/url&gt;&lt;/related-urls&gt;&lt;/urls&gt;&lt;/record&gt;&lt;/Cite&gt;&lt;/EndNote&gt;</w:instrText>
      </w:r>
      <w:r w:rsidR="006E03A9">
        <w:fldChar w:fldCharType="separate"/>
      </w:r>
      <w:r w:rsidR="006E03A9">
        <w:rPr>
          <w:noProof/>
        </w:rPr>
        <w:t>[</w:t>
      </w:r>
      <w:hyperlink w:anchor="_ENREF_8" w:tooltip="Berners-Lee, 1991 #82" w:history="1">
        <w:r w:rsidR="002B02DC">
          <w:rPr>
            <w:noProof/>
          </w:rPr>
          <w:t>8</w:t>
        </w:r>
      </w:hyperlink>
      <w:r w:rsidR="006E03A9">
        <w:rPr>
          <w:noProof/>
        </w:rPr>
        <w:t>]</w:t>
      </w:r>
      <w:r w:rsidR="006E03A9">
        <w:fldChar w:fldCharType="end"/>
      </w:r>
      <w:r w:rsidR="006E03A9">
        <w:t>.</w:t>
      </w:r>
      <w:r w:rsidR="00AA19B0">
        <w:t xml:space="preserve"> </w:t>
      </w:r>
    </w:p>
    <w:p w14:paraId="4B6A4EE9" w14:textId="25B01388" w:rsidR="00555C9A" w:rsidRDefault="006E2004" w:rsidP="004A643E">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67C4501C">
                <wp:simplePos x="0" y="0"/>
                <wp:positionH relativeFrom="margin">
                  <wp:align>center</wp:align>
                </wp:positionH>
                <wp:positionV relativeFrom="paragraph">
                  <wp:posOffset>14224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B66B42" w:rsidRDefault="00B66B42" w:rsidP="008E24D1">
                              <w:pPr>
                                <w:pStyle w:val="Caption"/>
                                <w:rPr>
                                  <w:noProof/>
                                </w:rPr>
                              </w:pPr>
                              <w:bookmarkStart w:id="5" w:name="_Ref226187982"/>
                              <w:r>
                                <w:t xml:space="preserve">Figure </w:t>
                              </w:r>
                              <w:fldSimple w:instr=" SEQ Figure \* ARABIC ">
                                <w:r>
                                  <w:rPr>
                                    <w:noProof/>
                                  </w:rPr>
                                  <w:t>2</w:t>
                                </w:r>
                              </w:fldSimple>
                              <w:bookmarkEnd w:id="5"/>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1.2pt;width:448.9pt;height:226.2pt;z-index:251671552;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">
                <v:shape id="Picture 25" o:spid="_x0000_s1042"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1" o:title=""/>
                  <v:path arrowok="t"/>
                </v:shape>
                <v:shape id="Picture 30" o:spid="_x0000_s1043"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2" o:title=""/>
                  <v:path arrowok="t"/>
                </v:sha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B66B42" w:rsidRDefault="00B66B42" w:rsidP="008E24D1">
                        <w:pPr>
                          <w:pStyle w:val="Caption"/>
                          <w:rPr>
                            <w:noProof/>
                          </w:rPr>
                        </w:pPr>
                        <w:bookmarkStart w:id="10" w:name="_Ref226187982"/>
                        <w:r>
                          <w:t xml:space="preserve">Figure </w:t>
                        </w:r>
                        <w:fldSimple w:instr=" SEQ Figure \* ARABIC ">
                          <w:r>
                            <w:rPr>
                              <w:noProof/>
                            </w:rPr>
                            <w:t>2</w:t>
                          </w:r>
                        </w:fldSimple>
                        <w:bookmarkEnd w:id="10"/>
                        <w:r>
                          <w:t>: Fluid grid example from Gridinator.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26174AC5" w14:textId="77777777" w:rsidR="0008086E" w:rsidRDefault="0008086E" w:rsidP="004A643E">
      <w:pPr>
        <w:spacing w:line="360" w:lineRule="auto"/>
        <w:jc w:val="both"/>
      </w:pPr>
    </w:p>
    <w:p w14:paraId="700D0693" w14:textId="609A9A6A" w:rsidR="002A00DB" w:rsidRDefault="001B064E" w:rsidP="004A643E">
      <w:pPr>
        <w:spacing w:line="360" w:lineRule="auto"/>
        <w:jc w:val="both"/>
      </w:pPr>
      <w:r>
        <w:lastRenderedPageBreak/>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w:t>
      </w:r>
      <w:r w:rsidR="001D2802">
        <w:t xml:space="preserve">ificantly altered. An example of </w:t>
      </w:r>
      <w:r w:rsidR="00E3291D">
        <w:t>this is when</w:t>
      </w:r>
      <w:r w:rsidR="001C10D3">
        <w:t xml:space="preserve"> a W</w:t>
      </w:r>
      <w:r w:rsidR="00A25C4E">
        <w:t xml:space="preserve">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3242FF">
        <w:t xml:space="preserve">Figure </w:t>
      </w:r>
      <w:r w:rsidR="003242FF">
        <w:rPr>
          <w:noProof/>
        </w:rPr>
        <w:t>2</w:t>
      </w:r>
      <w:r w:rsidR="0070690C">
        <w:fldChar w:fldCharType="end"/>
      </w:r>
      <w:r w:rsidR="00585E5D">
        <w:t xml:space="preserve"> where the bottom left boxes are still readable, but</w:t>
      </w:r>
      <w:r w:rsidR="002B6E94">
        <w:t xml:space="preserve"> single</w:t>
      </w:r>
      <w:r w:rsidR="00585E5D">
        <w:t xml:space="preserve"> words get broken up on different line</w:t>
      </w:r>
      <w:r w:rsidR="00310469">
        <w:t xml:space="preserve">s because there is no room on one </w:t>
      </w:r>
      <w:r w:rsidR="00585E5D">
        <w:t xml:space="preserve">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F949525" w:rsidR="00D021DA" w:rsidRDefault="00E62DCA" w:rsidP="004A643E">
      <w:pPr>
        <w:spacing w:line="360" w:lineRule="auto"/>
        <w:jc w:val="both"/>
      </w:pPr>
      <w:r>
        <w:t>JavaScript is a</w:t>
      </w:r>
      <w:r w:rsidR="006873F0">
        <w:t>n interpreted,</w:t>
      </w:r>
      <w:r>
        <w:t xml:space="preserve"> dynamic, weakl</w:t>
      </w:r>
      <w:r w:rsidR="00C92A8A">
        <w:t>y typed scripting language that i</w:t>
      </w:r>
      <w:r w:rsidR="002C32C5">
        <w:t>s commonly implemented in W</w:t>
      </w:r>
      <w:r>
        <w:t>eb browsers to s</w:t>
      </w:r>
      <w:r w:rsidR="00A96DE4">
        <w:t>upport the creation of dynamic W</w:t>
      </w:r>
      <w:r>
        <w:t>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313F7D1F" w:rsidR="00A81AA7" w:rsidRDefault="00D96132" w:rsidP="004A643E">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6E03A9">
        <w:instrText xml:space="preserve"> ADDIN EN.CITE &lt;EndNote&gt;&lt;Cite&gt;&lt;Author&gt;W3C&lt;/Author&gt;&lt;Year&gt;2012&lt;/Year&gt;&lt;RecNum&gt;49&lt;/RecNum&gt;&lt;DisplayText&gt;[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6E03A9">
        <w:rPr>
          <w:noProof/>
        </w:rPr>
        <w:t>[</w:t>
      </w:r>
      <w:hyperlink w:anchor="_ENREF_9" w:tooltip="W3C, 2012 #49" w:history="1">
        <w:r w:rsidR="002B02DC">
          <w:rPr>
            <w:noProof/>
          </w:rPr>
          <w:t>9</w:t>
        </w:r>
      </w:hyperlink>
      <w:r w:rsidR="006E03A9">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w:t>
      </w:r>
      <w:r w:rsidR="0041291F">
        <w:t>similar to</w:t>
      </w:r>
      <w:r>
        <w:t xml:space="preserve"> Microsoft’s Visual Basic</w:t>
      </w:r>
      <w:r w:rsidR="00EB562E">
        <w:t xml:space="preserve"> language</w:t>
      </w:r>
      <w:r>
        <w:t>.</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B66B42" w:rsidRPr="006309D1" w:rsidRDefault="00B66B42"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B66B42" w:rsidRPr="006309D1" w:rsidRDefault="00B66B42"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B66B42" w:rsidRPr="006309D1" w:rsidRDefault="00B66B42"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B66B42" w:rsidRPr="006309D1" w:rsidRDefault="00B66B42" w:rsidP="006309D1">
                              <w:pPr>
                                <w:rPr>
                                  <w:rFonts w:ascii="Consolas" w:hAnsi="Consolas"/>
                                  <w:sz w:val="20"/>
                                  <w:szCs w:val="20"/>
                                </w:rPr>
                              </w:pPr>
                              <w:r w:rsidRPr="006309D1">
                                <w:rPr>
                                  <w:rFonts w:ascii="Consolas" w:hAnsi="Consolas"/>
                                  <w:sz w:val="20"/>
                                  <w:szCs w:val="20"/>
                                </w:rPr>
                                <w:t>}</w:t>
                              </w:r>
                            </w:p>
                            <w:p w14:paraId="4CF704A7" w14:textId="0015180C" w:rsidR="00B66B42" w:rsidRPr="006309D1" w:rsidRDefault="00B66B42"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B66B42" w:rsidRPr="006309D1" w:rsidRDefault="00B66B42"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B66B42" w:rsidRPr="006309D1" w:rsidRDefault="00B66B42"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B66B42" w:rsidRPr="006309D1" w:rsidRDefault="00B66B42"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B66B42" w:rsidRPr="006309D1" w:rsidRDefault="00B66B42">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B66B42" w:rsidRDefault="00B66B42" w:rsidP="00C773AC">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63AF4" w:rsidRPr="006309D1" w:rsidRDefault="00163AF4" w:rsidP="006309D1">
                        <w:pPr>
                          <w:rPr>
                            <w:rFonts w:ascii="Consolas" w:hAnsi="Consolas"/>
                            <w:sz w:val="20"/>
                            <w:szCs w:val="20"/>
                          </w:rPr>
                        </w:pPr>
                        <w:r w:rsidRPr="006309D1">
                          <w:rPr>
                            <w:rFonts w:ascii="Consolas" w:hAnsi="Consolas"/>
                            <w:sz w:val="20"/>
                            <w:szCs w:val="20"/>
                          </w:rPr>
                          <w:t>}</w:t>
                        </w:r>
                      </w:p>
                      <w:p w14:paraId="4CF704A7" w14:textId="0015180C"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163AF4" w:rsidRPr="006309D1" w:rsidRDefault="00163AF4">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163AF4" w:rsidRDefault="00163AF4" w:rsidP="00C773AC">
                        <w:pPr>
                          <w:pStyle w:val="Caption"/>
                        </w:pPr>
                        <w:r>
                          <w:t xml:space="preserve">Code Snippet </w:t>
                        </w:r>
                        <w:r w:rsidR="00084E8F">
                          <w:fldChar w:fldCharType="begin"/>
                        </w:r>
                        <w:r w:rsidR="00084E8F">
                          <w:instrText xml:space="preserve"> SEQ Code_Snippet \* ARABIC </w:instrText>
                        </w:r>
                        <w:r w:rsidR="00084E8F">
                          <w:fldChar w:fldCharType="separate"/>
                        </w:r>
                        <w:r w:rsidR="000A7273">
                          <w:rPr>
                            <w:noProof/>
                          </w:rPr>
                          <w:t>5</w:t>
                        </w:r>
                        <w:r w:rsidR="00084E8F">
                          <w:rPr>
                            <w:noProof/>
                          </w:rPr>
                          <w:fldChar w:fldCharType="end"/>
                        </w:r>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lastRenderedPageBreak/>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6AF2209B" w:rsidR="006873F0" w:rsidRDefault="00B5625B" w:rsidP="004A643E">
      <w:pPr>
        <w:spacing w:line="360" w:lineRule="auto"/>
        <w:jc w:val="both"/>
      </w:pPr>
      <w:r>
        <w:t>JavaScript was standardized as ECMAScript in 1997</w:t>
      </w:r>
      <w:r w:rsidR="00BA3122">
        <w:t xml:space="preserve"> </w:t>
      </w:r>
      <w:r w:rsidR="00BA3122">
        <w:fldChar w:fldCharType="begin"/>
      </w:r>
      <w:r w:rsidR="006E03A9">
        <w:instrText xml:space="preserve"> ADDIN EN.CITE &lt;EndNote&gt;&lt;Cite&gt;&lt;Author&gt;W3C&lt;/Author&gt;&lt;Year&gt;2012&lt;/Year&gt;&lt;RecNum&gt;49&lt;/RecNum&gt;&lt;DisplayText&gt;[9]&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6E03A9">
        <w:rPr>
          <w:noProof/>
        </w:rPr>
        <w:t>[</w:t>
      </w:r>
      <w:hyperlink w:anchor="_ENREF_9" w:tooltip="W3C, 2012 #49" w:history="1">
        <w:r w:rsidR="002B02DC">
          <w:rPr>
            <w:noProof/>
          </w:rPr>
          <w:t>9</w:t>
        </w:r>
      </w:hyperlink>
      <w:r w:rsidR="006E03A9">
        <w:rPr>
          <w:noProof/>
        </w:rPr>
        <w:t>]</w:t>
      </w:r>
      <w:r w:rsidR="00BA3122">
        <w:fldChar w:fldCharType="end"/>
      </w:r>
      <w:r>
        <w:t>, which is still being developed today. Even though the central part of JavaScript is</w:t>
      </w:r>
      <w:r w:rsidR="00A742F5">
        <w:t xml:space="preserve"> currently</w:t>
      </w:r>
      <w:r>
        <w:t xml:space="preserve"> based on the ECMAScript standard</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0E97F93E" w14:textId="77777777" w:rsidR="009843BE" w:rsidRDefault="009843BE" w:rsidP="004A643E">
      <w:pPr>
        <w:spacing w:line="360" w:lineRule="auto"/>
        <w:jc w:val="both"/>
      </w:pPr>
    </w:p>
    <w:p w14:paraId="77416EE0" w14:textId="1C6F6884" w:rsidR="009843BE" w:rsidRDefault="009843BE" w:rsidP="004A643E">
      <w:pPr>
        <w:spacing w:line="360" w:lineRule="auto"/>
        <w:jc w:val="both"/>
      </w:pPr>
      <w:r>
        <w:t xml:space="preserve">Objects in JavaScript can be described in their own </w:t>
      </w:r>
      <w:r w:rsidR="00C06F36">
        <w:t>notation standard</w:t>
      </w:r>
      <w:r>
        <w:t>, called Ja</w:t>
      </w:r>
      <w:r w:rsidR="00D519AA">
        <w:t>vaScript Object Notation (JSON),</w:t>
      </w:r>
      <w:r w:rsidR="00093D2D">
        <w:t xml:space="preserve"> though</w:t>
      </w:r>
      <w:r w:rsidR="00D519AA">
        <w:t xml:space="preserve"> </w:t>
      </w:r>
      <w:r w:rsidR="00093D2D">
        <w:t>it has its</w:t>
      </w:r>
      <w:r w:rsidR="007D143C">
        <w:t xml:space="preserve"> roots in JavaScript, it is language-independent and has parsers available in many languages</w:t>
      </w:r>
      <w:r w:rsidR="00624DD5">
        <w:t>, for example Java</w:t>
      </w:r>
      <w:r w:rsidR="00B93D0E">
        <w:t xml:space="preserve"> and PHP</w:t>
      </w:r>
      <w:r w:rsidR="007D143C">
        <w:t>.</w:t>
      </w:r>
      <w:r w:rsidR="00007F54">
        <w:t xml:space="preserve"> It</w:t>
      </w:r>
      <w:r w:rsidR="00671101">
        <w:t xml:space="preserve"> is often used to pass data across networks using protocols such as HTTP.</w:t>
      </w:r>
      <w:r w:rsidR="0092527C">
        <w:t xml:space="preserve"> </w:t>
      </w:r>
    </w:p>
    <w:p w14:paraId="3423D425" w14:textId="77777777" w:rsidR="00590018" w:rsidRDefault="00590018" w:rsidP="004A643E">
      <w:pPr>
        <w:spacing w:line="360" w:lineRule="auto"/>
        <w:jc w:val="both"/>
      </w:pPr>
    </w:p>
    <w:p w14:paraId="288C6A8B" w14:textId="7000B28B" w:rsidR="00BC13C2" w:rsidRDefault="006812B4" w:rsidP="004A643E">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1524C7ED"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w:t>
      </w:r>
      <w:r w:rsidR="002116C7">
        <w:t>Angular</w:t>
      </w:r>
      <w:r w:rsidR="00956A27">
        <w:t xml:space="preserve">.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w:t>
      </w:r>
      <w:r w:rsidR="002F69F7">
        <w:t>-like</w:t>
      </w:r>
      <w:r w:rsidR="00E30B3D">
        <w:t xml:space="preserve"> (Model View Controller)</w:t>
      </w:r>
      <w:r w:rsidR="007F318A">
        <w:t xml:space="preserve"> </w:t>
      </w:r>
      <w:r w:rsidR="00E30B3D">
        <w:t>pattern that is commonly used in both regular applicat</w:t>
      </w:r>
      <w:r w:rsidR="0048504D">
        <w:t>ions and W</w:t>
      </w:r>
      <w:r w:rsidR="00956A27">
        <w:t xml:space="preserve">eb applications today. Being able to structure JS </w:t>
      </w:r>
      <w:r w:rsidR="00C94FCE">
        <w:t>this way means that even large W</w:t>
      </w:r>
      <w:r w:rsidR="00956A27">
        <w:t xml:space="preserve">eb applications with a complex code base can be written to be both scalable and maintainable without resorting to using </w:t>
      </w:r>
      <w:r w:rsidR="00DC634E">
        <w:t>multiple</w:t>
      </w:r>
      <w:r w:rsidR="00956A27">
        <w:t xml:space="preserve">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lastRenderedPageBreak/>
        <w:t>Polyfills and Shims</w:t>
      </w:r>
    </w:p>
    <w:p w14:paraId="403F7ECF" w14:textId="36F92E61" w:rsidR="00116E73" w:rsidRDefault="00324825" w:rsidP="004A643E">
      <w:pPr>
        <w:spacing w:line="360" w:lineRule="auto"/>
        <w:jc w:val="both"/>
      </w:pPr>
      <w:r>
        <w:t xml:space="preserve">On top of being used for creating dynamic, asynchronous web pages, </w:t>
      </w:r>
      <w:r w:rsidR="00635F28">
        <w:t>JS</w:t>
      </w:r>
      <w:r>
        <w:t xml:space="preserve"> is also used to</w:t>
      </w:r>
      <w:r w:rsidR="007403D9">
        <w:t xml:space="preserve"> amend compatibility issues in Web browsers. As official W</w:t>
      </w:r>
      <w:r>
        <w:t>eb standar</w:t>
      </w:r>
      <w:r w:rsidR="00F97221">
        <w:t>ds evolve over time, so do the W</w:t>
      </w:r>
      <w:r>
        <w:t>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B989F62" w:rsidR="00324825" w:rsidRDefault="00C54332" w:rsidP="004A643E">
      <w:pPr>
        <w:spacing w:line="360" w:lineRule="auto"/>
        <w:jc w:val="both"/>
      </w:pPr>
      <w:r>
        <w:t>Because of this, authors who use features in newly ratified standards will experienc</w:t>
      </w:r>
      <w:r w:rsidR="006A6F71">
        <w:t>e that their W</w:t>
      </w:r>
      <w:r w:rsidR="005F7A2F">
        <w:t>eb pages do no</w:t>
      </w:r>
      <w:r>
        <w:t>t always appear as intended</w:t>
      </w:r>
      <w:r w:rsidR="00116E73">
        <w:t xml:space="preserve">, or are </w:t>
      </w:r>
      <w:r w:rsidR="000E187C">
        <w:t>broken</w:t>
      </w:r>
      <w:r>
        <w:t xml:space="preserve"> for users with older browsers.</w:t>
      </w:r>
      <w:r w:rsidR="006A6F71">
        <w:t xml:space="preserve"> To fix these problems, W</w:t>
      </w:r>
      <w:r w:rsidR="005F142B">
        <w:t>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6A6F71">
        <w:t xml:space="preserve"> W</w:t>
      </w:r>
      <w:r w:rsidR="00CD2605">
        <w:t>eb browser does no</w:t>
      </w:r>
      <w:r w:rsidR="00116E73">
        <w:t>t suppor</w:t>
      </w:r>
      <w:r w:rsidR="00526CA7">
        <w:t>t it. In modern W</w:t>
      </w:r>
      <w:r w:rsidR="006E6766">
        <w:t xml:space="preserve">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0A3A46">
        <w:t>, or the W</w:t>
      </w:r>
      <w:r w:rsidR="00401648">
        <w:t>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7555C974"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w:t>
      </w:r>
      <w:r w:rsidR="00F745B3">
        <w:t>rking standard can be added to W</w:t>
      </w:r>
      <w:r w:rsidR="002F06EB">
        <w:t>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6E03A9">
        <w:instrText xml:space="preserve"> ADDIN EN.CITE &lt;EndNote&gt;&lt;Cite&gt;&lt;Author&gt;Sharp&lt;/Author&gt;&lt;Year&gt;2010&lt;/Year&gt;&lt;RecNum&gt;50&lt;/RecNum&gt;&lt;DisplayText&gt;[10]&lt;/DisplayText&gt;&lt;record&gt;&lt;rec-number&gt;50&lt;/rec-number&gt;&lt;foreign-keys&gt;&lt;key app="EN" db-id="0a200tee5sa5e1ex095psptx0zaddvdr5sff"&gt;50&lt;/key&gt;&lt;/foreign-keys&gt;&lt;ref-type name="Blog"&gt;56&lt;/ref-type&gt;&lt;contributors&gt;&lt;authors&gt;&lt;author&gt;Sharp, Remy&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6E03A9">
        <w:rPr>
          <w:noProof/>
        </w:rPr>
        <w:t>[</w:t>
      </w:r>
      <w:hyperlink w:anchor="_ENREF_10" w:tooltip="Sharp, 2010 #50" w:history="1">
        <w:r w:rsidR="002B02DC">
          <w:rPr>
            <w:noProof/>
          </w:rPr>
          <w:t>10</w:t>
        </w:r>
      </w:hyperlink>
      <w:r w:rsidR="006E03A9">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F745B3">
        <w:t xml:space="preserve"> W</w:t>
      </w:r>
      <w:r w:rsidR="00653BFC">
        <w:t>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 xml:space="preserve">t support, giving the author the ability to use these </w:t>
      </w:r>
      <w:r w:rsidR="00114ADC">
        <w:lastRenderedPageBreak/>
        <w:t>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45CCE313"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6E03A9">
        <w:instrText xml:space="preserve"> ADDIN EN.CITE &lt;EndNote&gt;&lt;Cite&gt;&lt;Author&gt;Sun&lt;/Author&gt;&lt;Year&gt;1997&lt;/Year&gt;&lt;RecNum&gt;51&lt;/RecNum&gt;&lt;DisplayText&gt;[11]&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6E03A9">
        <w:rPr>
          <w:noProof/>
        </w:rPr>
        <w:t>[</w:t>
      </w:r>
      <w:hyperlink w:anchor="_ENREF_11" w:tooltip="Sun, 1997 #51" w:history="1">
        <w:r w:rsidR="002B02DC">
          <w:rPr>
            <w:noProof/>
          </w:rPr>
          <w:t>11</w:t>
        </w:r>
      </w:hyperlink>
      <w:r w:rsidR="006E03A9">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6E03A9">
        <w:instrText xml:space="preserve"> ADDIN EN.CITE &lt;EndNote&gt;&lt;Cite&gt;&lt;Author&gt;Oracle&lt;/Author&gt;&lt;Year&gt;2013&lt;/Year&gt;&lt;RecNum&gt;52&lt;/RecNum&gt;&lt;DisplayText&gt;[12]&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6E03A9">
        <w:rPr>
          <w:noProof/>
        </w:rPr>
        <w:t>[</w:t>
      </w:r>
      <w:hyperlink w:anchor="_ENREF_12" w:tooltip="Oracle, 2013 #52" w:history="1">
        <w:r w:rsidR="002B02DC">
          <w:rPr>
            <w:noProof/>
          </w:rPr>
          <w:t>12</w:t>
        </w:r>
      </w:hyperlink>
      <w:r w:rsidR="006E03A9">
        <w:rPr>
          <w:noProof/>
        </w:rPr>
        <w:t>]</w:t>
      </w:r>
      <w:r w:rsidR="008F790A">
        <w:fldChar w:fldCharType="end"/>
      </w:r>
      <w:r>
        <w:t>. Even though much of Java’s syntax is derived from langu</w:t>
      </w:r>
      <w:r w:rsidR="008A4185">
        <w:t>ages like C and C++, it has fewer</w:t>
      </w:r>
      <w:r>
        <w:t xml:space="preserve"> l</w:t>
      </w:r>
      <w:r w:rsidR="00491016">
        <w:t>ow-level facilities than either, though i</w:t>
      </w:r>
      <w:r>
        <w:t>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68D6C878" w:rsidR="005C5D38" w:rsidRDefault="005C5D38" w:rsidP="004A643E">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w:t>
      </w:r>
      <w:r w:rsidR="00EC384F">
        <w:t>E to make it more network- and W</w:t>
      </w:r>
      <w:r>
        <w:t>eb-oriented for enterprise use.</w:t>
      </w:r>
    </w:p>
    <w:p w14:paraId="12F0E3AF" w14:textId="77777777" w:rsidR="005C5D38" w:rsidRDefault="005C5D38" w:rsidP="004A643E">
      <w:pPr>
        <w:spacing w:line="360" w:lineRule="auto"/>
        <w:jc w:val="both"/>
      </w:pPr>
    </w:p>
    <w:p w14:paraId="3E5B6A6B" w14:textId="1A5F2721" w:rsidR="005C5D38" w:rsidRDefault="005C5D38" w:rsidP="004A643E">
      <w:pPr>
        <w:spacing w:line="360" w:lineRule="auto"/>
        <w:jc w:val="both"/>
      </w:pPr>
      <w:r>
        <w:t>Java is, as of 2013, one of the most popular programming languages in use</w:t>
      </w:r>
      <w:r w:rsidR="002B02DC">
        <w:t xml:space="preserve"> according to the TIO</w:t>
      </w:r>
      <w:r w:rsidR="00217047">
        <w:t>BE Programming Community I</w:t>
      </w:r>
      <w:r w:rsidR="002B02DC">
        <w:t xml:space="preserve">ndex </w:t>
      </w:r>
      <w:r w:rsidR="002B02DC">
        <w:fldChar w:fldCharType="begin"/>
      </w:r>
      <w:r w:rsidR="002B02DC">
        <w:instrText xml:space="preserve"> ADDIN EN.CITE &lt;EndNote&gt;&lt;Cite&gt;&lt;Author&gt;TIOBE&lt;/Author&gt;&lt;Year&gt;2013&lt;/Year&gt;&lt;RecNum&gt;83&lt;/RecNum&gt;&lt;DisplayText&gt;[13]&lt;/DisplayText&gt;&lt;record&gt;&lt;rec-number&gt;83&lt;/rec-number&gt;&lt;foreign-keys&gt;&lt;key app="EN" db-id="0a200tee5sa5e1ex095psptx0zaddvdr5sff"&gt;83&lt;/key&gt;&lt;/foreign-keys&gt;&lt;ref-type name="Web Page"&gt;12&lt;/ref-type&gt;&lt;contributors&gt;&lt;authors&gt;&lt;author&gt;TIOBE&lt;/author&gt;&lt;/authors&gt;&lt;/contributors&gt;&lt;titles&gt;&lt;title&gt;TIOBE Programming Community Index&lt;/title&gt;&lt;/titles&gt;&lt;volume&gt;2013&lt;/volume&gt;&lt;dates&gt;&lt;year&gt;2013&lt;/year&gt;&lt;/dates&gt;&lt;urls&gt;&lt;related-urls&gt;&lt;url&gt;http://www.tiobe.com/index.php/content/paperinfo/tpci/index.html&lt;/url&gt;&lt;/related-urls&gt;&lt;/urls&gt;&lt;/record&gt;&lt;/Cite&gt;&lt;/EndNote&gt;</w:instrText>
      </w:r>
      <w:r w:rsidR="002B02DC">
        <w:fldChar w:fldCharType="separate"/>
      </w:r>
      <w:r w:rsidR="002B02DC">
        <w:rPr>
          <w:noProof/>
        </w:rPr>
        <w:t>[</w:t>
      </w:r>
      <w:hyperlink w:anchor="_ENREF_13" w:tooltip="TIOBE, 2013 #83" w:history="1">
        <w:r w:rsidR="002B02DC">
          <w:rPr>
            <w:noProof/>
          </w:rPr>
          <w:t>13</w:t>
        </w:r>
      </w:hyperlink>
      <w:r w:rsidR="002B02DC">
        <w:rPr>
          <w:noProof/>
        </w:rPr>
        <w:t>]</w:t>
      </w:r>
      <w:r w:rsidR="002B02DC">
        <w:fldChar w:fldCharType="end"/>
      </w:r>
      <w:r>
        <w:t>, par</w:t>
      </w:r>
      <w:r w:rsidR="00C048D1">
        <w:t>ticularly within client-server W</w:t>
      </w:r>
      <w:r>
        <w:t xml:space="preserve">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3242FF">
        <w:t xml:space="preserve">Code Snippet </w:t>
      </w:r>
      <w:r w:rsidR="003242FF">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w:lastRenderedPageBreak/>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B66B42" w:rsidRPr="00DD6F1C" w:rsidRDefault="00B66B42"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B66B42" w:rsidRPr="00DD6F1C" w:rsidRDefault="00B66B42"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B66B42" w:rsidRPr="00DD6F1C" w:rsidRDefault="00B66B42"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B66B42" w:rsidRPr="00DD6F1C" w:rsidRDefault="00B66B42"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B66B42" w:rsidRPr="00DD6F1C" w:rsidRDefault="00B66B42" w:rsidP="005C5D38">
                              <w:pPr>
                                <w:jc w:val="both"/>
                                <w:rPr>
                                  <w:rFonts w:ascii="Consolas" w:hAnsi="Consolas"/>
                                </w:rPr>
                              </w:pPr>
                              <w:r w:rsidRPr="00DD6F1C">
                                <w:rPr>
                                  <w:rFonts w:ascii="Consolas" w:hAnsi="Consolas"/>
                                  <w:sz w:val="20"/>
                                  <w:szCs w:val="20"/>
                                </w:rPr>
                                <w:t>}</w:t>
                              </w:r>
                            </w:p>
                            <w:p w14:paraId="2E357B7C" w14:textId="77777777" w:rsidR="00B66B42" w:rsidRPr="00DD6F1C" w:rsidRDefault="00B66B42"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B66B42" w:rsidRDefault="00B66B42" w:rsidP="005C5D38">
                              <w:pPr>
                                <w:pStyle w:val="Caption"/>
                                <w:rPr>
                                  <w:noProof/>
                                </w:rPr>
                              </w:pPr>
                              <w:bookmarkStart w:id="6" w:name="_Ref221354630"/>
                              <w:r>
                                <w:t xml:space="preserve">Code Snippet </w:t>
                              </w:r>
                              <w:fldSimple w:instr=" SEQ Code_Snippet \* ARABIC ">
                                <w:r>
                                  <w:rPr>
                                    <w:noProof/>
                                  </w:rPr>
                                  <w:t>6</w:t>
                                </w:r>
                              </w:fldSimple>
                              <w:bookmarkEnd w:id="6"/>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163AF4" w:rsidRPr="00DD6F1C" w:rsidRDefault="00163AF4" w:rsidP="005C5D38">
                        <w:pPr>
                          <w:jc w:val="both"/>
                          <w:rPr>
                            <w:rFonts w:ascii="Consolas" w:hAnsi="Consolas"/>
                          </w:rPr>
                        </w:pPr>
                        <w:r w:rsidRPr="00DD6F1C">
                          <w:rPr>
                            <w:rFonts w:ascii="Consolas" w:hAnsi="Consolas"/>
                            <w:sz w:val="20"/>
                            <w:szCs w:val="20"/>
                          </w:rPr>
                          <w:t>}</w:t>
                        </w:r>
                      </w:p>
                      <w:p w14:paraId="2E357B7C" w14:textId="77777777" w:rsidR="00163AF4" w:rsidRPr="00DD6F1C" w:rsidRDefault="00163AF4"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163AF4" w:rsidRDefault="00163AF4" w:rsidP="005C5D38">
                        <w:pPr>
                          <w:pStyle w:val="Caption"/>
                          <w:rPr>
                            <w:noProof/>
                          </w:rPr>
                        </w:pPr>
                        <w:bookmarkStart w:id="15" w:name="_Ref221354630"/>
                        <w:r>
                          <w:t xml:space="preserve">Code Snippet </w:t>
                        </w:r>
                        <w:r w:rsidR="00084E8F">
                          <w:fldChar w:fldCharType="begin"/>
                        </w:r>
                        <w:r w:rsidR="00084E8F">
                          <w:instrText xml:space="preserve"> SEQ Code_Snippet \* ARABIC </w:instrText>
                        </w:r>
                        <w:r w:rsidR="00084E8F">
                          <w:fldChar w:fldCharType="separate"/>
                        </w:r>
                        <w:r w:rsidR="000A7273">
                          <w:rPr>
                            <w:noProof/>
                          </w:rPr>
                          <w:t>6</w:t>
                        </w:r>
                        <w:r w:rsidR="00084E8F">
                          <w:rPr>
                            <w:noProof/>
                          </w:rPr>
                          <w:fldChar w:fldCharType="end"/>
                        </w:r>
                        <w:bookmarkEnd w:id="15"/>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53708AC8" w:rsidR="005C5D38" w:rsidRDefault="005C5D38" w:rsidP="004A643E">
      <w:pPr>
        <w:spacing w:line="360" w:lineRule="auto"/>
        <w:jc w:val="both"/>
      </w:pPr>
      <w:r>
        <w:t>Spring is an open-source application framework and Inversion of Control (</w:t>
      </w:r>
      <w:proofErr w:type="spellStart"/>
      <w:r>
        <w:t>IoC</w:t>
      </w:r>
      <w:proofErr w:type="spellEnd"/>
      <w:r>
        <w:t xml:space="preserve">) container for Java. Rod Johnson wrote it in conjunction with the publication of his book </w:t>
      </w:r>
      <w:r w:rsidR="0041268C">
        <w:t>“</w:t>
      </w:r>
      <w:r w:rsidRPr="0041268C">
        <w:t>Expert One-on-One J2EE Design and Development</w:t>
      </w:r>
      <w:r w:rsidR="0041268C">
        <w:t>”</w:t>
      </w:r>
      <w:r>
        <w:t xml:space="preserve"> in October 2002</w:t>
      </w:r>
      <w:r w:rsidR="00870226">
        <w:t xml:space="preserve"> </w:t>
      </w:r>
      <w:r w:rsidR="00870226">
        <w:fldChar w:fldCharType="begin"/>
      </w:r>
      <w:r w:rsidR="002B02DC">
        <w:instrText xml:space="preserve"> ADDIN EN.CITE &lt;EndNote&gt;&lt;Cite&gt;&lt;Author&gt;Johnson&lt;/Author&gt;&lt;Year&gt;2004&lt;/Year&gt;&lt;RecNum&gt;53&lt;/RecNum&gt;&lt;DisplayText&gt;[14]&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2B02DC">
        <w:rPr>
          <w:noProof/>
        </w:rPr>
        <w:t>[</w:t>
      </w:r>
      <w:hyperlink w:anchor="_ENREF_14" w:tooltip="Johnson, 2004 #53" w:history="1">
        <w:r w:rsidR="002B02DC">
          <w:rPr>
            <w:noProof/>
          </w:rPr>
          <w:t>14</w:t>
        </w:r>
      </w:hyperlink>
      <w:r w:rsidR="002B02DC">
        <w:rPr>
          <w:noProof/>
        </w:rPr>
        <w:t>]</w:t>
      </w:r>
      <w:r w:rsidR="0087022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4E724549" w14:textId="3843C69E" w:rsidR="0005320B" w:rsidRPr="0005320B" w:rsidRDefault="0005320B" w:rsidP="00435F6A">
      <w:pPr>
        <w:pStyle w:val="Heading1"/>
        <w:spacing w:line="360" w:lineRule="auto"/>
        <w:jc w:val="both"/>
      </w:pPr>
      <w:r>
        <w:lastRenderedPageBreak/>
        <w:t>Concepts</w:t>
      </w: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36CA6D93" w:rsidR="00FF1266" w:rsidRDefault="00F42406" w:rsidP="004A643E">
      <w:pPr>
        <w:spacing w:line="360" w:lineRule="auto"/>
        <w:jc w:val="both"/>
      </w:pPr>
      <w:r>
        <w:t>The “W</w:t>
      </w:r>
      <w:r w:rsidR="00DF20DE">
        <w:t xml:space="preserve">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2B02DC">
        <w:instrText xml:space="preserve"> ADDIN EN.CITE &lt;EndNote&gt;&lt;Cite&gt;&lt;Author&gt;Champeon&lt;/Author&gt;&lt;Year&gt;2003&lt;/Year&gt;&lt;RecNum&gt;54&lt;/RecNum&gt;&lt;DisplayText&gt;[15]&lt;/DisplayText&gt;&lt;record&gt;&lt;rec-number&gt;54&lt;/rec-number&gt;&lt;foreign-keys&gt;&lt;key app="EN" db-id="0a200tee5sa5e1ex095psptx0zaddvdr5sff"&gt;54&lt;/key&gt;&lt;/foreign-keys&gt;&lt;ref-type name="Blog"&gt;56&lt;/ref-type&gt;&lt;contributors&gt;&lt;authors&gt;&lt;author&gt;Champeon, Steve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2B02DC">
        <w:rPr>
          <w:noProof/>
        </w:rPr>
        <w:t>[</w:t>
      </w:r>
      <w:hyperlink w:anchor="_ENREF_15" w:tooltip="Champeon, 2003 #54" w:history="1">
        <w:r w:rsidR="002B02DC">
          <w:rPr>
            <w:noProof/>
          </w:rPr>
          <w:t>15</w:t>
        </w:r>
      </w:hyperlink>
      <w:r w:rsidR="002B02DC">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310E6A">
        <w:t>eans creating W</w:t>
      </w:r>
      <w:r w:rsidR="006460B9">
        <w:t>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F444EB">
        <w:t>The idea is that creating W</w:t>
      </w:r>
      <w:r w:rsidR="009A787B">
        <w:t>eb documents focusing on presentat</w:t>
      </w:r>
      <w:r w:rsidR="00CC4BC3">
        <w:t>ion simp</w:t>
      </w:r>
      <w:r w:rsidR="009C07CD">
        <w:t>ly adds unnecessary weight to them</w:t>
      </w:r>
      <w:r w:rsidR="00CC4BC3">
        <w:t xml:space="preserve"> without adding anything to the message to anyone but users of modern graphical browsers.</w:t>
      </w:r>
      <w:r w:rsidR="00147995">
        <w:t xml:space="preserve"> He further comments that emergent devices</w:t>
      </w:r>
      <w:r w:rsidR="007B0ADF">
        <w:t xml:space="preserve"> (at that time)</w:t>
      </w:r>
      <w:r w:rsidR="00147995">
        <w:t xml:space="preserve">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6984959"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 xml:space="preserve">will help support the separation of presentation and markup by focusing on the content first, as well </w:t>
      </w:r>
      <w:r w:rsidR="00BF4A20">
        <w:t>as increasing accessibility of W</w:t>
      </w:r>
      <w:r w:rsidR="005E5D6E">
        <w:t xml:space="preserve">eb pages </w:t>
      </w:r>
      <w:r w:rsidR="006E391B">
        <w:t>and making it easier to tailor W</w:t>
      </w:r>
      <w:r w:rsidR="005E5D6E">
        <w:t>eb</w:t>
      </w:r>
      <w:r w:rsidR="006E391B">
        <w:t xml:space="preserve"> </w:t>
      </w:r>
      <w:r w:rsidR="005E5D6E">
        <w:t>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lastRenderedPageBreak/>
        <w:t xml:space="preserve">Web </w:t>
      </w:r>
      <w:r w:rsidR="00697CCB">
        <w:t>Content Management Systems (</w:t>
      </w:r>
      <w:r>
        <w:t>W</w:t>
      </w:r>
      <w:r w:rsidR="00697CCB">
        <w:t>CMS)</w:t>
      </w:r>
    </w:p>
    <w:p w14:paraId="414E8C1F" w14:textId="5C9B10C8" w:rsidR="00697CCB" w:rsidRDefault="00EC4F24" w:rsidP="004A643E">
      <w:pPr>
        <w:spacing w:line="360" w:lineRule="auto"/>
        <w:jc w:val="both"/>
      </w:pPr>
      <w:r>
        <w:t>A WCMS</w:t>
      </w:r>
      <w:r w:rsidR="00B5228F">
        <w:t xml:space="preserve"> (commonly shortened to CMS – Content Management System)</w:t>
      </w:r>
      <w:r>
        <w:t xml:space="preserve"> is a so</w:t>
      </w:r>
      <w:r w:rsidR="006B52FD">
        <w:t>ftware system, most commonly a W</w:t>
      </w:r>
      <w:r w:rsidR="00895BCF">
        <w:t>eb application, which</w:t>
      </w:r>
      <w:r>
        <w:t xml:space="preserve"> allows publis</w:t>
      </w:r>
      <w:r w:rsidR="003C1E1C">
        <w:t>hing, editing and modifying of W</w:t>
      </w:r>
      <w:r>
        <w:t>eb content from a central interface.</w:t>
      </w:r>
      <w:r w:rsidR="0094663A">
        <w:t xml:space="preserve"> The most common function of a </w:t>
      </w:r>
      <w:r w:rsidR="000D2728">
        <w:t>CMS is to presen</w:t>
      </w:r>
      <w:r w:rsidR="00E64F43">
        <w:t>t W</w:t>
      </w:r>
      <w:r w:rsidR="000D2728">
        <w:t>eb</w:t>
      </w:r>
      <w:r w:rsidR="00E64F43">
        <w:t xml:space="preserve"> sites and support W</w:t>
      </w:r>
      <w:r w:rsidR="000D2728">
        <w:t>eb</w:t>
      </w:r>
      <w:r w:rsidR="00E64F43">
        <w:t xml:space="preserve"> </w:t>
      </w:r>
      <w:r w:rsidR="000D2728">
        <w:t xml:space="preserve">site authoring, collaboration and administration for users </w:t>
      </w:r>
      <w:r w:rsidR="00322CD2">
        <w:t>with little to no knowledge of W</w:t>
      </w:r>
      <w:r w:rsidR="000D2728">
        <w:t>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32CD0070" w:rsidR="00206030" w:rsidRDefault="00830688" w:rsidP="004A643E">
      <w:pPr>
        <w:spacing w:line="360" w:lineRule="auto"/>
        <w:jc w:val="both"/>
      </w:pPr>
      <w:r>
        <w:t xml:space="preserve">CMS’s are </w:t>
      </w:r>
      <w:r w:rsidR="00D83739">
        <w:t>massively popular for building W</w:t>
      </w:r>
      <w:r>
        <w:t>eb</w:t>
      </w:r>
      <w:r w:rsidR="00D83739">
        <w:t xml:space="preserve"> </w:t>
      </w:r>
      <w:r>
        <w:t xml:space="preserve">sites today, as they </w:t>
      </w:r>
      <w:r w:rsidR="00610012">
        <w:t>require a minimal amount of technical knowledge to create and publish user-generated</w:t>
      </w:r>
      <w:r w:rsidR="00376795">
        <w:t xml:space="preserve"> content. </w:t>
      </w:r>
      <w:r w:rsidR="00530DFE">
        <w:t>CMS’s</w:t>
      </w:r>
      <w:r w:rsidR="00610012">
        <w:t xml:space="preserve"> such as </w:t>
      </w:r>
      <w:proofErr w:type="spellStart"/>
      <w:r w:rsidR="00610012">
        <w:t>WordPress</w:t>
      </w:r>
      <w:proofErr w:type="spellEnd"/>
      <w:r w:rsidR="00610012">
        <w:t xml:space="preserve">, </w:t>
      </w:r>
      <w:proofErr w:type="spellStart"/>
      <w:r w:rsidR="00610012">
        <w:t>Joomla</w:t>
      </w:r>
      <w:proofErr w:type="spellEnd"/>
      <w:r w:rsidR="00610012">
        <w:t xml:space="preserve">! </w:t>
      </w:r>
      <w:proofErr w:type="gramStart"/>
      <w:r w:rsidR="00610012">
        <w:t>and</w:t>
      </w:r>
      <w:proofErr w:type="gramEnd"/>
      <w:r w:rsidR="00610012">
        <w:t xml:space="preserve">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w:t>
      </w:r>
      <w:r w:rsidR="003C2114">
        <w:t>uthor and publish content on a W</w:t>
      </w:r>
      <w:r w:rsidR="00206030">
        <w:t>eb</w:t>
      </w:r>
      <w:r w:rsidR="003C2114">
        <w:t xml:space="preserve"> </w:t>
      </w:r>
      <w:r w:rsidR="00206030">
        <w:t xml:space="preserve">site has helped in the proliferation </w:t>
      </w:r>
      <w:r w:rsidR="00834D51">
        <w:t>of the dynamic, content-driven personal sites, such as blogs, that have largely replaced the static</w:t>
      </w:r>
      <w:r w:rsidR="00716402">
        <w:t xml:space="preserve"> personal</w:t>
      </w:r>
      <w:r w:rsidR="00B520D0">
        <w:t xml:space="preserve"> We</w:t>
      </w:r>
      <w:r w:rsidR="00834D51">
        <w:t>b</w:t>
      </w:r>
      <w:r w:rsidR="00B520D0">
        <w:t xml:space="preserve"> </w:t>
      </w:r>
      <w:r w:rsidR="00834D51">
        <w:t>sites of old.</w:t>
      </w:r>
    </w:p>
    <w:p w14:paraId="244D05A0" w14:textId="77777777" w:rsidR="00206030" w:rsidRDefault="00206030" w:rsidP="004A643E">
      <w:pPr>
        <w:spacing w:line="360" w:lineRule="auto"/>
        <w:jc w:val="both"/>
      </w:pPr>
    </w:p>
    <w:p w14:paraId="1B7779FC" w14:textId="64840955"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rsidR="0048681B">
        <w:t xml:space="preserve"> that expand on</w:t>
      </w:r>
      <w:r>
        <w:t xml:space="preserve"> or c</w:t>
      </w:r>
      <w:r w:rsidR="00137132">
        <w:t>reate brand new features for a W</w:t>
      </w:r>
      <w:r>
        <w:t>eb</w:t>
      </w:r>
      <w:r w:rsidR="00137132">
        <w:t xml:space="preserve"> </w:t>
      </w:r>
      <w:r>
        <w:t>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0E05FCDB" w:rsidR="00F62115" w:rsidRDefault="00E81B3C" w:rsidP="004A643E">
      <w:pPr>
        <w:spacing w:line="360" w:lineRule="auto"/>
        <w:jc w:val="both"/>
      </w:pPr>
      <w:r>
        <w:t>Making</w:t>
      </w:r>
      <w:r w:rsidR="00D80850">
        <w:t xml:space="preserve"> W</w:t>
      </w:r>
      <w:r w:rsidR="00EF3671">
        <w:t>eb pages respond to changes in its environment, such as screen size and orientation, has become increasingly important now that mobile devices are taking over as p</w:t>
      </w:r>
      <w:r w:rsidR="001B00E2">
        <w:t>eople’s main way to browse the I</w:t>
      </w:r>
      <w:r w:rsidR="00EF3671">
        <w:t>nternet</w:t>
      </w:r>
      <w:r w:rsidR="00407AEF">
        <w:t xml:space="preserve"> </w:t>
      </w:r>
      <w:r w:rsidR="00407AEF">
        <w:fldChar w:fldCharType="begin"/>
      </w:r>
      <w:r w:rsidR="002B02DC">
        <w:instrText xml:space="preserve"> ADDIN EN.CITE &lt;EndNote&gt;&lt;Cite&gt;&lt;Author&gt;Murphy&lt;/Author&gt;&lt;Year&gt;2011&lt;/Year&gt;&lt;RecNum&gt;39&lt;/RecNum&gt;&lt;DisplayText&gt;[16]&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2B02DC">
        <w:rPr>
          <w:noProof/>
        </w:rPr>
        <w:t>[</w:t>
      </w:r>
      <w:hyperlink w:anchor="_ENREF_16" w:tooltip="Murphy, 2011 #39" w:history="1">
        <w:r w:rsidR="002B02DC">
          <w:rPr>
            <w:noProof/>
          </w:rPr>
          <w:t>16</w:t>
        </w:r>
      </w:hyperlink>
      <w:r w:rsidR="002B02DC">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xml:space="preserve">. These solutions give the developers </w:t>
      </w:r>
      <w:r w:rsidR="006A2CA0">
        <w:t xml:space="preserve">multiple </w:t>
      </w:r>
      <w:r w:rsidR="00EF3671">
        <w:t>code bases to maintain instead of just one. They are also static in that they are built for desktops and, mo</w:t>
      </w:r>
      <w:r w:rsidR="00974E64">
        <w:t>st commonly, phones</w:t>
      </w:r>
      <w:r w:rsidR="00EF3671">
        <w:t xml:space="preserve">. So </w:t>
      </w:r>
      <w:r w:rsidR="00EF3671">
        <w:lastRenderedPageBreak/>
        <w:t>which one should be served to a tablet, or a TV? Should developers be tasked to creat</w:t>
      </w:r>
      <w:r w:rsidR="00F773F7">
        <w:t>e a new, separate version of a W</w:t>
      </w:r>
      <w:r w:rsidR="00EF3671">
        <w:t xml:space="preserve">eb site every time a new device with a different form factor comes along? This would be extremely cumbersome and </w:t>
      </w:r>
      <w:r w:rsidR="008612C9">
        <w:t xml:space="preserve">could </w:t>
      </w:r>
      <w:r w:rsidR="00EF3671">
        <w:t>increase the complexity of a</w:t>
      </w:r>
      <w:r w:rsidR="00CE49EE">
        <w:t>ny W</w:t>
      </w:r>
      <w:r w:rsidR="006A5A25">
        <w:t>eb development project to</w:t>
      </w:r>
      <w:r w:rsidR="004B6E9C">
        <w:t xml:space="preserve"> </w:t>
      </w:r>
      <w:r w:rsidR="00AF0C19">
        <w:t>unsustainable levels</w:t>
      </w:r>
      <w:r w:rsidR="00EF3671">
        <w:t>.</w:t>
      </w:r>
    </w:p>
    <w:p w14:paraId="6EF074C2" w14:textId="77777777" w:rsidR="00F418DC" w:rsidRDefault="00F418DC" w:rsidP="004A643E">
      <w:pPr>
        <w:spacing w:line="360" w:lineRule="auto"/>
        <w:jc w:val="both"/>
      </w:pPr>
    </w:p>
    <w:p w14:paraId="3EDE1918" w14:textId="1A0347CC" w:rsidR="00EF3671" w:rsidRDefault="00EF3671" w:rsidP="004A643E">
      <w:pPr>
        <w:spacing w:line="360" w:lineRule="auto"/>
        <w:jc w:val="both"/>
      </w:pPr>
      <w:r>
        <w:t>RWD is a method that suggests keeping only one code base that has its layout changed as the enviro</w:t>
      </w:r>
      <w:r w:rsidR="00E30611">
        <w:t>nment changes. I.e. having the W</w:t>
      </w:r>
      <w:r>
        <w:t>eb page’s CSS alter how the page looks based on certain device class definitions, as well as switching from static to fluid layouts that are relative to screen size, instead of fi</w:t>
      </w:r>
      <w:r w:rsidR="007B0843">
        <w:t>xed width. This will allow the W</w:t>
      </w:r>
      <w:r>
        <w:t>eb page to adjust to minor variations in screen size, and not just massive changes such as going from a widescre</w:t>
      </w:r>
      <w:r w:rsidR="0087539E">
        <w:t>en desktop monitor to a mobile</w:t>
      </w:r>
      <w:r>
        <w:t xml:space="preserve"> phone.</w:t>
      </w:r>
      <w:r w:rsidR="00C46743">
        <w:t xml:space="preserve"> The “W</w:t>
      </w:r>
      <w:r w:rsidR="00C15755">
        <w:t xml:space="preserve">eb guru”, author and speaker Ethan Marcotte first suggested it on </w:t>
      </w:r>
      <w:r w:rsidR="006B2B69">
        <w:t>A List Apart</w:t>
      </w:r>
      <w:r w:rsidR="00C15755">
        <w:t xml:space="preserve"> in 2010</w:t>
      </w:r>
      <w:r w:rsidR="004F69BB">
        <w:t xml:space="preserve"> </w:t>
      </w:r>
      <w:r w:rsidR="004F69BB">
        <w:fldChar w:fldCharType="begin"/>
      </w:r>
      <w:r w:rsidR="002B02DC">
        <w:instrText xml:space="preserve"> ADDIN EN.CITE &lt;EndNote&gt;&lt;Cite&gt;&lt;Author&gt;Marcotte&lt;/Author&gt;&lt;Year&gt;2010&lt;/Year&gt;&lt;RecNum&gt;4&lt;/RecNum&gt;&lt;DisplayText&gt;[17]&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2B02DC">
        <w:rPr>
          <w:noProof/>
        </w:rPr>
        <w:t>[</w:t>
      </w:r>
      <w:hyperlink w:anchor="_ENREF_17" w:tooltip="Marcotte, 2010 #4" w:history="1">
        <w:r w:rsidR="002B02DC">
          <w:rPr>
            <w:noProof/>
          </w:rPr>
          <w:t>17</w:t>
        </w:r>
      </w:hyperlink>
      <w:r w:rsidR="002B02DC">
        <w:rPr>
          <w:noProof/>
        </w:rPr>
        <w:t>]</w:t>
      </w:r>
      <w:r w:rsidR="004F69BB">
        <w:fldChar w:fldCharType="end"/>
      </w:r>
      <w:r w:rsidR="00C15755">
        <w:t xml:space="preserve">, and later elaborated on the idea in the book “Responsive Web Design” </w:t>
      </w:r>
      <w:r w:rsidR="00364711">
        <w:fldChar w:fldCharType="begin"/>
      </w:r>
      <w:r w:rsidR="002B02DC">
        <w:instrText xml:space="preserve"> ADDIN EN.CITE &lt;EndNote&gt;&lt;Cite&gt;&lt;Author&gt;Marcotte&lt;/Author&gt;&lt;Year&gt;2011&lt;/Year&gt;&lt;RecNum&gt;15&lt;/RecNum&gt;&lt;DisplayText&gt;[18]&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2B02DC">
        <w:rPr>
          <w:noProof/>
        </w:rPr>
        <w:t>[</w:t>
      </w:r>
      <w:hyperlink w:anchor="_ENREF_18" w:tooltip="Marcotte, 2011 #15" w:history="1">
        <w:r w:rsidR="002B02DC">
          <w:rPr>
            <w:noProof/>
          </w:rPr>
          <w:t>18</w:t>
        </w:r>
      </w:hyperlink>
      <w:r w:rsidR="002B02DC">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789EC996" w:rsidR="00EF3671" w:rsidRDefault="00EF3671" w:rsidP="004A643E">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termined i</w:t>
      </w:r>
      <w:r w:rsidR="0048543D">
        <w:t>n the W</w:t>
      </w:r>
      <w:r w:rsidR="00ED3335">
        <w:t xml:space="preserve">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2B02DC">
        <w:instrText xml:space="preserve"> ADDIN EN.CITE &lt;EndNote&gt;&lt;Cite&gt;&lt;Author&gt;Grigsby&lt;/Author&gt;&lt;Year&gt;2010&lt;/Year&gt;&lt;RecNum&gt;18&lt;/RecNum&gt;&lt;DisplayText&gt;[19]&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2B02DC">
        <w:rPr>
          <w:noProof/>
        </w:rPr>
        <w:t>[</w:t>
      </w:r>
      <w:hyperlink w:anchor="_ENREF_19" w:tooltip="Grigsby, 2010 #18" w:history="1">
        <w:r w:rsidR="002B02DC">
          <w:rPr>
            <w:noProof/>
          </w:rPr>
          <w:t>19</w:t>
        </w:r>
      </w:hyperlink>
      <w:r w:rsidR="002B02DC">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w:t>
      </w:r>
      <w:r w:rsidR="00491196">
        <w:t xml:space="preserve"> older mobile browsers that do no</w:t>
      </w:r>
      <w:r>
        <w:t>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lastRenderedPageBreak/>
        <w:t>Mobile First</w:t>
      </w:r>
    </w:p>
    <w:p w14:paraId="75651E42" w14:textId="0AFF1D17"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w:t>
      </w:r>
      <w:r w:rsidR="00B77BA9">
        <w:t xml:space="preserve"> the main way of accessing the W</w:t>
      </w:r>
      <w:r w:rsidR="00EF3671">
        <w:t>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4265A7">
        <w:t xml:space="preserve"> W</w:t>
      </w:r>
      <w:r w:rsidR="00583FE1">
        <w:t>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3DB053F4"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proofErr w:type="gramStart"/>
      <w:r w:rsidR="00ED5E85" w:rsidRPr="0038389B">
        <w:t>!</w:t>
      </w:r>
      <w:r w:rsidR="001E31C6">
        <w:t>,</w:t>
      </w:r>
      <w:proofErr w:type="gramEnd"/>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2B02DC">
        <w:instrText xml:space="preserve"> ADDIN EN.CITE &lt;EndNote&gt;&lt;Cite&gt;&lt;Author&gt;Wroblewski&lt;/Author&gt;&lt;Year&gt;2011&lt;/Year&gt;&lt;RecNum&gt;14&lt;/RecNum&gt;&lt;DisplayText&gt;[20]&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2B02DC">
        <w:rPr>
          <w:noProof/>
        </w:rPr>
        <w:t>[</w:t>
      </w:r>
      <w:hyperlink w:anchor="_ENREF_20" w:tooltip="Wroblewski, 2011 #14" w:history="1">
        <w:r w:rsidR="002B02DC">
          <w:rPr>
            <w:noProof/>
          </w:rPr>
          <w:t>20</w:t>
        </w:r>
      </w:hyperlink>
      <w:r w:rsidR="002B02DC">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 xml:space="preserve">The </w:t>
      </w:r>
      <w:r w:rsidR="008953A0">
        <w:t xml:space="preserve">concept furthers the idea that Web </w:t>
      </w:r>
      <w:r w:rsidR="00EF3671">
        <w:t>pages or</w:t>
      </w:r>
      <w:r w:rsidR="008953A0">
        <w:t xml:space="preserve"> Web</w:t>
      </w:r>
      <w:r w:rsidR="00EF3671">
        <w:t xml:space="preserve"> </w:t>
      </w:r>
      <w:r w:rsidR="008953A0">
        <w:t>applications</w:t>
      </w:r>
      <w:r w:rsidR="00EF3671">
        <w:t xml:space="preserve">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65F9828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w:t>
      </w:r>
      <w:r w:rsidR="008B1931">
        <w:t xml:space="preserve"> and resources</w:t>
      </w:r>
      <w:r w:rsidR="002512AD">
        <w:t xml:space="preserv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w:t>
      </w:r>
      <w:r>
        <w:lastRenderedPageBreak/>
        <w:t>optimized media 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16302361" w:rsidR="00921B59" w:rsidRDefault="00921B59" w:rsidP="004A643E">
      <w:pPr>
        <w:spacing w:line="360" w:lineRule="auto"/>
        <w:jc w:val="both"/>
      </w:pPr>
      <w:r>
        <w:t>Device Detection in the context of the Web refers to software that identifies the type of devic</w:t>
      </w:r>
      <w:r w:rsidR="00056C94">
        <w:t>e that is making requests to a W</w:t>
      </w:r>
      <w:r>
        <w:t>eb se</w:t>
      </w:r>
      <w:r w:rsidR="0059490F">
        <w:t>rver and either redirects to a W</w:t>
      </w:r>
      <w:r>
        <w:t>eb</w:t>
      </w:r>
      <w:r w:rsidR="0059490F">
        <w:t xml:space="preserve"> </w:t>
      </w:r>
      <w:r>
        <w:t>site made specifically for th</w:t>
      </w:r>
      <w:r w:rsidR="00F26D27">
        <w:t xml:space="preserve">at device </w:t>
      </w:r>
      <w:r>
        <w:t>class or adapts the website t</w:t>
      </w:r>
      <w:r w:rsidR="007C0B79">
        <w:t xml:space="preserve">o a format that fits the device </w:t>
      </w:r>
      <w:r>
        <w:t xml:space="preserve">class. </w:t>
      </w:r>
    </w:p>
    <w:p w14:paraId="3571C689" w14:textId="78C2A0D3" w:rsidR="00761FD4" w:rsidRDefault="00761FD4" w:rsidP="004A643E">
      <w:pPr>
        <w:spacing w:line="360" w:lineRule="auto"/>
        <w:jc w:val="both"/>
      </w:pPr>
    </w:p>
    <w:p w14:paraId="4803CDE1" w14:textId="21E13E11" w:rsidR="00921B59" w:rsidRDefault="00921B59" w:rsidP="004A643E">
      <w:pPr>
        <w:pStyle w:val="Heading3"/>
        <w:spacing w:line="360" w:lineRule="auto"/>
        <w:jc w:val="both"/>
      </w:pPr>
      <w:r>
        <w:t>Device De</w:t>
      </w:r>
      <w:r w:rsidR="00923F01">
        <w:t>scription</w:t>
      </w:r>
      <w:r>
        <w:t xml:space="preserve"> Repositories (DDR)</w:t>
      </w:r>
    </w:p>
    <w:p w14:paraId="54FE0302" w14:textId="7359B261"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2B02DC">
        <w:rPr>
          <w:lang w:eastAsia="x-none"/>
        </w:rPr>
        <w:instrText xml:space="preserve"> ADDIN EN.CITE &lt;EndNote&gt;&lt;Cite&gt;&lt;Author&gt;W3C&lt;/Author&gt;&lt;Year&gt;2006&lt;/Year&gt;&lt;RecNum&gt;55&lt;/RecNum&gt;&lt;DisplayText&gt;[21]&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2B02DC">
        <w:rPr>
          <w:noProof/>
          <w:lang w:eastAsia="x-none"/>
        </w:rPr>
        <w:t>[</w:t>
      </w:r>
      <w:hyperlink w:anchor="_ENREF_21" w:tooltip="W3C, 2006 #55" w:history="1">
        <w:r w:rsidR="002B02DC">
          <w:rPr>
            <w:noProof/>
            <w:lang w:eastAsia="x-none"/>
          </w:rPr>
          <w:t>21</w:t>
        </w:r>
      </w:hyperlink>
      <w:r w:rsidR="002B02DC">
        <w:rPr>
          <w:noProof/>
          <w:lang w:eastAsia="x-none"/>
        </w:rPr>
        <w:t>]</w:t>
      </w:r>
      <w:r w:rsidR="007F684C">
        <w:rPr>
          <w:lang w:eastAsia="x-none"/>
        </w:rPr>
        <w:fldChar w:fldCharType="end"/>
      </w:r>
      <w:r>
        <w:rPr>
          <w:lang w:eastAsia="x-none"/>
        </w:rPr>
        <w:t>. They are suppose</w:t>
      </w:r>
      <w:r w:rsidR="00E446E0">
        <w:rPr>
          <w:lang w:eastAsia="x-none"/>
        </w:rPr>
        <w:t>d to contain information about W</w:t>
      </w:r>
      <w:r>
        <w:rPr>
          <w:lang w:eastAsia="x-none"/>
        </w:rPr>
        <w:t xml:space="preserve">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2B02DC">
        <w:rPr>
          <w:lang w:eastAsia="x-none"/>
        </w:rPr>
        <w:instrText xml:space="preserve"> ADDIN EN.CITE &lt;EndNote&gt;&lt;Cite&gt;&lt;Author&gt;ScientiaMobile&lt;/Author&gt;&lt;Year&gt;2012&lt;/Year&gt;&lt;RecNum&gt;56&lt;/RecNum&gt;&lt;DisplayText&gt;[22]&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2B02DC">
        <w:rPr>
          <w:noProof/>
          <w:lang w:eastAsia="x-none"/>
        </w:rPr>
        <w:t>[</w:t>
      </w:r>
      <w:hyperlink w:anchor="_ENREF_22" w:tooltip="ScientiaMobile, 2012 #56" w:history="1">
        <w:r w:rsidR="002B02DC">
          <w:rPr>
            <w:noProof/>
            <w:lang w:eastAsia="x-none"/>
          </w:rPr>
          <w:t>22</w:t>
        </w:r>
      </w:hyperlink>
      <w:r w:rsidR="002B02DC">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2B02DC">
        <w:rPr>
          <w:lang w:eastAsia="x-none"/>
        </w:rPr>
        <w:instrText xml:space="preserve"> ADDIN EN.CITE &lt;EndNote&gt;&lt;Cite&gt;&lt;Author&gt;W3C&lt;/Author&gt;&lt;Year&gt;2008&lt;/Year&gt;&lt;RecNum&gt;57&lt;/RecNum&gt;&lt;DisplayText&gt;[23]&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2B02DC">
        <w:rPr>
          <w:noProof/>
          <w:lang w:eastAsia="x-none"/>
        </w:rPr>
        <w:t>[</w:t>
      </w:r>
      <w:hyperlink w:anchor="_ENREF_23" w:tooltip="W3C, 2008 #57" w:history="1">
        <w:r w:rsidR="002B02DC">
          <w:rPr>
            <w:noProof/>
            <w:lang w:eastAsia="x-none"/>
          </w:rPr>
          <w:t>23</w:t>
        </w:r>
      </w:hyperlink>
      <w:r w:rsidR="002B02DC">
        <w:rPr>
          <w:noProof/>
          <w:lang w:eastAsia="x-none"/>
        </w:rPr>
        <w:t>]</w:t>
      </w:r>
      <w:r w:rsidR="00FB4129">
        <w:rPr>
          <w:lang w:eastAsia="x-none"/>
        </w:rPr>
        <w:fldChar w:fldCharType="end"/>
      </w:r>
      <w:r>
        <w:rPr>
          <w:lang w:eastAsia="x-none"/>
        </w:rPr>
        <w:t>.</w:t>
      </w:r>
    </w:p>
    <w:p w14:paraId="3412DD1C" w14:textId="48E85461" w:rsidR="00042FD9" w:rsidRDefault="008207AB" w:rsidP="004A643E">
      <w:pPr>
        <w:spacing w:line="360" w:lineRule="auto"/>
        <w:jc w:val="both"/>
        <w:rPr>
          <w:lang w:eastAsia="x-none"/>
        </w:rPr>
      </w:pPr>
      <w:r>
        <w:rPr>
          <w:noProof/>
        </w:rPr>
        <mc:AlternateContent>
          <mc:Choice Requires="wpg">
            <w:drawing>
              <wp:anchor distT="0" distB="0" distL="114300" distR="114300" simplePos="0" relativeHeight="251674624" behindDoc="0" locked="0" layoutInCell="1" allowOverlap="1" wp14:anchorId="13F9E62E" wp14:editId="5A2E6070">
                <wp:simplePos x="0" y="0"/>
                <wp:positionH relativeFrom="margin">
                  <wp:posOffset>0</wp:posOffset>
                </wp:positionH>
                <wp:positionV relativeFrom="paragraph">
                  <wp:posOffset>363220</wp:posOffset>
                </wp:positionV>
                <wp:extent cx="5759450" cy="775335"/>
                <wp:effectExtent l="0" t="0" r="31750" b="12065"/>
                <wp:wrapTopAndBottom/>
                <wp:docPr id="31" name="Group 31"/>
                <wp:cNvGraphicFramePr/>
                <a:graphic xmlns:a="http://schemas.openxmlformats.org/drawingml/2006/main">
                  <a:graphicData uri="http://schemas.microsoft.com/office/word/2010/wordprocessingGroup">
                    <wpg:wgp>
                      <wpg:cNvGrpSpPr/>
                      <wpg:grpSpPr>
                        <a:xfrm>
                          <a:off x="0" y="0"/>
                          <a:ext cx="5759450" cy="775335"/>
                          <a:chOff x="0" y="0"/>
                          <a:chExt cx="5759450" cy="775335"/>
                        </a:xfrm>
                      </wpg:grpSpPr>
                      <wps:wsp>
                        <wps:cNvPr id="24" name="Text Box 24"/>
                        <wps:cNvSpPr txBox="1"/>
                        <wps:spPr>
                          <a:xfrm>
                            <a:off x="0" y="0"/>
                            <a:ext cx="5759450" cy="457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D188E5C" w14:textId="77777777" w:rsidR="00042FD9" w:rsidRPr="00042FD9" w:rsidRDefault="00042FD9" w:rsidP="00042FD9">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1E472035" w14:textId="77777777" w:rsidR="00042FD9" w:rsidRPr="00042FD9" w:rsidRDefault="00042FD9">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0" y="5143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41BC4D1" w14:textId="07BB7564" w:rsidR="008207AB" w:rsidRDefault="008207AB" w:rsidP="008207AB">
                              <w:pPr>
                                <w:pStyle w:val="Caption"/>
                                <w:rPr>
                                  <w:noProof/>
                                </w:rPr>
                              </w:pPr>
                              <w:bookmarkStart w:id="7" w:name="_Ref228687146"/>
                              <w:r>
                                <w:t xml:space="preserve">Code Snippet </w:t>
                              </w:r>
                              <w:fldSimple w:instr=" SEQ Code_Snippet \* ARABIC ">
                                <w:r>
                                  <w:rPr>
                                    <w:noProof/>
                                  </w:rPr>
                                  <w:t>7</w:t>
                                </w:r>
                              </w:fldSimple>
                              <w:bookmarkEnd w:id="7"/>
                              <w:r>
                                <w:t>: An example of a UA string. This</w:t>
                              </w:r>
                              <w:r w:rsidR="00B23CF9">
                                <w:t xml:space="preserve"> represents version 26</w:t>
                              </w:r>
                              <w:r>
                                <w:t xml:space="preserve"> of the Google Chrome Web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51" style="position:absolute;left:0;text-align:left;margin-left:0;margin-top:28.6pt;width:453.5pt;height:61.05pt;z-index:251674624;mso-position-horizontal-relative:margin" coordsize="5759450,7753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">
                <v:shapetype id="_x0000_t202" coordsize="21600,21600" o:spt="202" path="m0,0l0,21600,21600,21600,21600,0xe">
                  <v:stroke joinstyle="miter"/>
                  <v:path gradientshapeok="t" o:connecttype="rect"/>
                </v:shapetype>
                <v:shape id="Text Box 24" o:spid="_x0000_s1052" type="#_x0000_t202" style="position:absolute;width:5759450;height:457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0h+UTvwAA&#10;ANsAAAAPAAAAZHJzL2Rvd25yZXYueG1sRI/NCsIwEITvgu8QVvCmqSIi1ShSFD0J/uB5bda22GxK&#10;E2t9eyMIHoeZ+YZZrFpTioZqV1hWMBpGIIhTqwvOFFzO28EMhPPIGkvLpOBNDlbLbmeBsbYvPlJz&#10;8pkIEHYxKsi9r2IpXZqTQTe0FXHw7rY26IOsM6lrfAW4KeU4iqbSYMFhIceKkpzSx+lpFCRRsnXN&#10;bnSbvm3xuM42fKjSnVL9Xrueg/DU+n/4195rBeMJfL+EHyCX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SH5RO/AAAA2wAAAA8AAAAAAAAAAAAAAAAAlwIAAGRycy9kb3ducmV2&#10;LnhtbFBLBQYAAAAABAAEAPUAAACDAwAAAAA=&#10;" fillcolor="white [3201]" strokecolor="#4f81bd [3204]" strokeweight="2pt">
                  <v:textbox>
                    <w:txbxContent>
                      <w:p w14:paraId="1D188E5C" w14:textId="77777777" w:rsidR="00042FD9" w:rsidRPr="00042FD9" w:rsidRDefault="00042FD9" w:rsidP="00042FD9">
                        <w:pPr>
                          <w:rPr>
                            <w:rFonts w:ascii="Consolas" w:eastAsia="Times New Roman" w:hAnsi="Consolas" w:cs="Times New Roman"/>
                            <w:sz w:val="20"/>
                            <w:szCs w:val="20"/>
                          </w:rPr>
                        </w:pPr>
                        <w:r w:rsidRPr="00042FD9">
                          <w:rPr>
                            <w:rFonts w:ascii="Consolas" w:eastAsia="Times New Roman" w:hAnsi="Consolas" w:cs="Times New Roman"/>
                            <w:b/>
                            <w:bCs/>
                            <w:color w:val="333333"/>
                            <w:sz w:val="20"/>
                            <w:szCs w:val="20"/>
                          </w:rPr>
                          <w:t xml:space="preserve">Mozilla/5.0 (Macintosh; Intel Mac OS X 10_8_3) </w:t>
                        </w:r>
                        <w:proofErr w:type="spellStart"/>
                        <w:r w:rsidRPr="00042FD9">
                          <w:rPr>
                            <w:rFonts w:ascii="Consolas" w:eastAsia="Times New Roman" w:hAnsi="Consolas" w:cs="Times New Roman"/>
                            <w:b/>
                            <w:bCs/>
                            <w:color w:val="333333"/>
                            <w:sz w:val="20"/>
                            <w:szCs w:val="20"/>
                          </w:rPr>
                          <w:t>AppleWebKit</w:t>
                        </w:r>
                        <w:proofErr w:type="spellEnd"/>
                        <w:r w:rsidRPr="00042FD9">
                          <w:rPr>
                            <w:rFonts w:ascii="Consolas" w:eastAsia="Times New Roman" w:hAnsi="Consolas" w:cs="Times New Roman"/>
                            <w:b/>
                            <w:bCs/>
                            <w:color w:val="333333"/>
                            <w:sz w:val="20"/>
                            <w:szCs w:val="20"/>
                          </w:rPr>
                          <w:t>/537.31 (KHTML, like Gecko) Chrome/26.0.1410.65 Safari/537.31</w:t>
                        </w:r>
                      </w:p>
                      <w:p w14:paraId="1E472035" w14:textId="77777777" w:rsidR="00042FD9" w:rsidRPr="00042FD9" w:rsidRDefault="00042FD9">
                        <w:pPr>
                          <w:rPr>
                            <w:rFonts w:ascii="Consolas" w:hAnsi="Consolas"/>
                            <w:sz w:val="20"/>
                            <w:szCs w:val="20"/>
                          </w:rPr>
                        </w:pPr>
                      </w:p>
                    </w:txbxContent>
                  </v:textbox>
                </v:shape>
                <v:shape id="Text Box 26" o:spid="_x0000_s1053" type="#_x0000_t202" style="position:absolute;top:5143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4uGyUxQAA&#10;ANsAAAAPAAAAZHJzL2Rvd25yZXYueG1sRI9BawIxFITvhf6H8ApeSs3WylJWo4hUaHuRbr14e2ye&#10;m9XNy5JkdfvvG0HwOMzMN8x8OdhWnMmHxrGC13EGgrhyuuFawe538/IOIkRkja1jUvBHAZaLx4c5&#10;Ftpd+IfOZaxFgnAoUIGJsSukDJUhi2HsOuLkHZy3GJP0tdQeLwluWznJslxabDgtGOxobag6lb1V&#10;sJ3ut+a5P3x8r6Zv/mvXr/NjXSo1ehpWMxCRhngP39qfWsEkh+uX9APk4h8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i4bJTFAAAA2wAAAA8AAAAAAAAAAAAAAAAAlwIAAGRycy9k&#10;b3ducmV2LnhtbFBLBQYAAAAABAAEAPUAAACJAwAAAAA=&#10;" stroked="f">
                  <v:textbox style="mso-fit-shape-to-text:t" inset="0,0,0,0">
                    <w:txbxContent>
                      <w:p w14:paraId="641BC4D1" w14:textId="07BB7564" w:rsidR="008207AB" w:rsidRDefault="008207AB" w:rsidP="008207AB">
                        <w:pPr>
                          <w:pStyle w:val="Caption"/>
                          <w:rPr>
                            <w:noProof/>
                          </w:rPr>
                        </w:pPr>
                        <w:bookmarkStart w:id="8" w:name="_Ref228687146"/>
                        <w:r>
                          <w:t xml:space="preserve">Code Snippet </w:t>
                        </w:r>
                        <w:fldSimple w:instr=" SEQ Code_Snippet \* ARABIC ">
                          <w:r>
                            <w:rPr>
                              <w:noProof/>
                            </w:rPr>
                            <w:t>7</w:t>
                          </w:r>
                        </w:fldSimple>
                        <w:bookmarkEnd w:id="8"/>
                        <w:r>
                          <w:t>: An example of a UA string. This</w:t>
                        </w:r>
                        <w:r w:rsidR="00B23CF9">
                          <w:t xml:space="preserve"> represents version 26</w:t>
                        </w:r>
                        <w:r>
                          <w:t xml:space="preserve"> of the Google Chrome Web browser.</w:t>
                        </w:r>
                      </w:p>
                    </w:txbxContent>
                  </v:textbox>
                </v:shape>
                <w10:wrap type="topAndBottom" anchorx="margin"/>
              </v:group>
            </w:pict>
          </mc:Fallback>
        </mc:AlternateContent>
      </w:r>
    </w:p>
    <w:p w14:paraId="2FC64E80" w14:textId="13E96EF3" w:rsidR="00921B59" w:rsidRDefault="00921B59" w:rsidP="004A643E">
      <w:pPr>
        <w:spacing w:line="360" w:lineRule="auto"/>
        <w:jc w:val="both"/>
        <w:rPr>
          <w:lang w:eastAsia="x-none"/>
        </w:rPr>
      </w:pPr>
    </w:p>
    <w:p w14:paraId="0DCA772B" w14:textId="0167B856" w:rsidR="003B2845" w:rsidRDefault="00921B59" w:rsidP="004A643E">
      <w:pPr>
        <w:spacing w:line="360" w:lineRule="auto"/>
        <w:jc w:val="both"/>
        <w:rPr>
          <w:lang w:eastAsia="x-none"/>
        </w:rPr>
      </w:pPr>
      <w:r>
        <w:rPr>
          <w:lang w:eastAsia="x-none"/>
        </w:rPr>
        <w:t>DDR’s are present on the server and work by parsing the UA string</w:t>
      </w:r>
      <w:r w:rsidR="00D66573">
        <w:rPr>
          <w:lang w:eastAsia="x-none"/>
        </w:rPr>
        <w:t xml:space="preserve">, an example of which can be seen in </w:t>
      </w:r>
      <w:r w:rsidR="00D66573">
        <w:rPr>
          <w:lang w:eastAsia="x-none"/>
        </w:rPr>
        <w:fldChar w:fldCharType="begin"/>
      </w:r>
      <w:r w:rsidR="00D66573">
        <w:rPr>
          <w:lang w:eastAsia="x-none"/>
        </w:rPr>
        <w:instrText xml:space="preserve"> REF _Ref228687146 \h </w:instrText>
      </w:r>
      <w:r w:rsidR="00D66573">
        <w:rPr>
          <w:lang w:eastAsia="x-none"/>
        </w:rPr>
      </w:r>
      <w:r w:rsidR="00D66573">
        <w:rPr>
          <w:lang w:eastAsia="x-none"/>
        </w:rPr>
        <w:fldChar w:fldCharType="separate"/>
      </w:r>
      <w:r w:rsidR="003242FF">
        <w:t xml:space="preserve">Code Snippet </w:t>
      </w:r>
      <w:r w:rsidR="003242FF">
        <w:rPr>
          <w:noProof/>
        </w:rPr>
        <w:t>7</w:t>
      </w:r>
      <w:r w:rsidR="00D66573">
        <w:rPr>
          <w:lang w:eastAsia="x-none"/>
        </w:rPr>
        <w:fldChar w:fldCharType="end"/>
      </w:r>
      <w:r w:rsidR="00D66573">
        <w:rPr>
          <w:lang w:eastAsia="x-none"/>
        </w:rPr>
        <w:t>,</w:t>
      </w:r>
      <w:r>
        <w:rPr>
          <w:lang w:eastAsia="x-none"/>
        </w:rPr>
        <w:t xml:space="preserve">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w:t>
      </w:r>
      <w:r w:rsidR="003443D5">
        <w:rPr>
          <w:lang w:eastAsia="x-none"/>
        </w:rPr>
        <w:t>ady stored in the database. These</w:t>
      </w:r>
      <w:r>
        <w:rPr>
          <w:lang w:eastAsia="x-none"/>
        </w:rPr>
        <w:t xml:space="preserve"> featu</w:t>
      </w:r>
      <w:r w:rsidR="00311E49">
        <w:rPr>
          <w:lang w:eastAsia="x-none"/>
        </w:rPr>
        <w:t>re</w:t>
      </w:r>
      <w:r w:rsidR="003443D5">
        <w:rPr>
          <w:lang w:eastAsia="x-none"/>
        </w:rPr>
        <w:t>s</w:t>
      </w:r>
      <w:r w:rsidR="0040422A">
        <w:rPr>
          <w:lang w:eastAsia="x-none"/>
        </w:rPr>
        <w:t xml:space="preserve"> </w:t>
      </w:r>
      <w:r w:rsidR="00F85F9D">
        <w:rPr>
          <w:lang w:eastAsia="x-none"/>
        </w:rPr>
        <w:t>imply that DDR’s</w:t>
      </w:r>
      <w:r w:rsidR="0040422A">
        <w:rPr>
          <w:lang w:eastAsia="x-none"/>
        </w:rPr>
        <w:t xml:space="preserve"> are </w:t>
      </w:r>
      <w:r w:rsidR="00363594">
        <w:rPr>
          <w:lang w:eastAsia="x-none"/>
        </w:rPr>
        <w:t xml:space="preserve">inherently not </w:t>
      </w:r>
      <w:r w:rsidR="00F2567E">
        <w:rPr>
          <w:lang w:eastAsia="x-none"/>
        </w:rPr>
        <w:t xml:space="preserve">Future </w:t>
      </w:r>
      <w:r w:rsidR="00741223">
        <w:rPr>
          <w:lang w:eastAsia="x-none"/>
        </w:rPr>
        <w:t>F</w:t>
      </w:r>
      <w:r w:rsidR="00050BF0">
        <w:rPr>
          <w:lang w:eastAsia="x-none"/>
        </w:rPr>
        <w:t>riendly</w:t>
      </w:r>
      <w:r w:rsidR="00737934">
        <w:rPr>
          <w:lang w:eastAsia="x-none"/>
        </w:rPr>
        <w:t>,</w:t>
      </w:r>
      <w:r w:rsidR="00D9471A">
        <w:rPr>
          <w:lang w:eastAsia="x-none"/>
        </w:rPr>
        <w:t xml:space="preserve"> </w:t>
      </w:r>
      <w:r w:rsidR="00365230">
        <w:rPr>
          <w:lang w:eastAsia="x-none"/>
        </w:rPr>
        <w:t>as</w:t>
      </w:r>
      <w:r>
        <w:rPr>
          <w:lang w:eastAsia="x-none"/>
        </w:rPr>
        <w:t xml:space="preserve">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lastRenderedPageBreak/>
        <w:t>Client-Side feature detection</w:t>
      </w:r>
    </w:p>
    <w:p w14:paraId="64C5ABCB" w14:textId="0CDBF1ED" w:rsidR="00921B59" w:rsidRDefault="00BD6860" w:rsidP="004A643E">
      <w:pPr>
        <w:spacing w:line="360" w:lineRule="auto"/>
        <w:jc w:val="both"/>
      </w:pPr>
      <w:r>
        <w:t>While the most common form of device d</w:t>
      </w:r>
      <w:r w:rsidR="00A05879">
        <w:t xml:space="preserve">etection is done server </w:t>
      </w:r>
      <w:r w:rsidR="00921B59">
        <w:t>side, as mentioned above. It is possible to do this kind of detection</w:t>
      </w:r>
      <w:r w:rsidR="004926C6">
        <w:t xml:space="preserve"> more accurately</w:t>
      </w:r>
      <w:r w:rsidR="000C115C">
        <w:t xml:space="preserve"> client </w:t>
      </w:r>
      <w:r w:rsidR="00921B59">
        <w: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3D26749F"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w:t>
      </w:r>
      <w:r w:rsidR="00167B88">
        <w:t>n script add classes to the HTML</w:t>
      </w:r>
      <w:r w:rsidR="00514DCF">
        <w:t>-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664DDF40"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2B02DC">
        <w:instrText xml:space="preserve"> ADDIN EN.CITE &lt;EndNote&gt;&lt;Cite&gt;&lt;Author&gt;Wroblewski&lt;/Author&gt;&lt;Year&gt;2011&lt;/Year&gt;&lt;RecNum&gt;1&lt;/RecNum&gt;&lt;DisplayText&gt;[24]&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2B02DC">
        <w:rPr>
          <w:noProof/>
        </w:rPr>
        <w:t>[</w:t>
      </w:r>
      <w:hyperlink w:anchor="_ENREF_24" w:tooltip="Wroblewski, 2011 #1" w:history="1">
        <w:r w:rsidR="002B02DC">
          <w:rPr>
            <w:noProof/>
          </w:rPr>
          <w:t>24</w:t>
        </w:r>
      </w:hyperlink>
      <w:r w:rsidR="002B02DC">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w:t>
      </w:r>
      <w:r>
        <w:lastRenderedPageBreak/>
        <w:t>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w:t>
      </w:r>
      <w:r w:rsidR="00CB4C3F">
        <w:t>that they a</w:t>
      </w:r>
      <w:r>
        <w:t>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233FB243"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009E1F1C">
        <w:t>, just like with RWD</w:t>
      </w:r>
      <w:r w:rsidRPr="00F67182">
        <w:t>.</w:t>
      </w:r>
      <w:r w:rsidR="009E1F1C">
        <w:t xml:space="preserve"> Keeping the same URL will make it easier for users to navigate</w:t>
      </w:r>
      <w:r w:rsidR="00261924">
        <w:t xml:space="preserve"> a Web site</w:t>
      </w:r>
      <w:r w:rsidR="009E1F1C">
        <w:t>, as they no longer have to think about using different URL’</w:t>
      </w:r>
      <w:r w:rsidR="008F6205">
        <w:t>s for different versions</w:t>
      </w:r>
      <w:r w:rsidR="009E1F1C">
        <w:t>.</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24DBA97E" w:rsidR="00C71B4D" w:rsidRDefault="00767C25" w:rsidP="004A643E">
      <w:pPr>
        <w:spacing w:line="360" w:lineRule="auto"/>
        <w:jc w:val="both"/>
      </w:pPr>
      <w:r>
        <w:t>There i</w:t>
      </w:r>
      <w:r w:rsidR="00C3768E" w:rsidRPr="00B22822">
        <w:t xml:space="preserve">s one problem with having detection done on the server, though: it relies on being able to accurately detect what kind of UA is making the request. The reliability of server side </w:t>
      </w:r>
      <w:r w:rsidR="0081776D">
        <w:t>UA</w:t>
      </w:r>
      <w:r w:rsidR="00C3768E" w:rsidRPr="00B22822">
        <w:t xml:space="preserve"> detection has been</w:t>
      </w:r>
      <w:r w:rsidR="00B07CCE">
        <w:t xml:space="preserve"> heavily</w:t>
      </w:r>
      <w:r w:rsidR="00C3768E" w:rsidRPr="00B22822">
        <w:t xml:space="preserve"> deba</w:t>
      </w:r>
      <w:r w:rsidR="00B07CCE">
        <w:t>ted</w:t>
      </w:r>
      <w:r w:rsidR="0035314B">
        <w:t xml:space="preserve"> </w:t>
      </w:r>
      <w:r w:rsidR="0035314B">
        <w:fldChar w:fldCharType="begin"/>
      </w:r>
      <w:r w:rsidR="002B02DC">
        <w:instrText xml:space="preserve"> ADDIN EN.CITE &lt;EndNote&gt;&lt;Cite&gt;&lt;Author&gt;Krycho&lt;/Author&gt;&lt;Year&gt;2012&lt;/Year&gt;&lt;RecNum&gt;11&lt;/RecNum&gt;&lt;DisplayText&gt;[25]&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2B02DC">
        <w:rPr>
          <w:noProof/>
        </w:rPr>
        <w:t>[</w:t>
      </w:r>
      <w:hyperlink w:anchor="_ENREF_25" w:tooltip="Krycho, 2012 #11" w:history="1">
        <w:r w:rsidR="002B02DC">
          <w:rPr>
            <w:noProof/>
          </w:rPr>
          <w:t>25</w:t>
        </w:r>
      </w:hyperlink>
      <w:r w:rsidR="002B02DC">
        <w:rPr>
          <w:noProof/>
        </w:rPr>
        <w:t>]</w:t>
      </w:r>
      <w:r w:rsidR="0035314B">
        <w:fldChar w:fldCharType="end"/>
      </w:r>
      <w:r w:rsidR="006236EB" w:rsidRPr="00B22822">
        <w:t xml:space="preserve">, and several </w:t>
      </w:r>
      <w:r w:rsidR="00C3768E" w:rsidRPr="00B22822">
        <w:t xml:space="preserve">solutions exist for accurately interpreting </w:t>
      </w:r>
      <w:r w:rsidR="008815F8">
        <w:t>UA</w:t>
      </w:r>
      <w:r w:rsidR="00C3768E" w:rsidRPr="00B22822">
        <w:t xml:space="preserve"> strings on the server</w:t>
      </w:r>
      <w:r w:rsidR="00E338DE">
        <w:t>, such as the aforementioned DDR’s</w:t>
      </w:r>
      <w:r w:rsidR="00C3768E"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00C3768E" w:rsidRPr="00B22822">
        <w:t xml:space="preserve"> falls flat as soon as someone fakes the </w:t>
      </w:r>
      <w:r w:rsidR="00154016">
        <w:t>UA</w:t>
      </w:r>
      <w:r w:rsidR="00C3768E" w:rsidRPr="00B22822">
        <w:t xml:space="preserve"> string or otherwise blocks the server from making what amounts to an educated guess. Being reliant on the </w:t>
      </w:r>
      <w:r w:rsidR="00B22822">
        <w:t>UA</w:t>
      </w:r>
      <w:r w:rsidR="00C3768E" w:rsidRPr="00B22822">
        <w:t xml:space="preserve"> string alone means that UA’s</w:t>
      </w:r>
      <w:r w:rsidR="00A16D12" w:rsidRPr="00B22822">
        <w:t xml:space="preserve"> that do no</w:t>
      </w:r>
      <w:r w:rsidR="00C3768E" w:rsidRPr="00B22822">
        <w:t>t send a meaning</w:t>
      </w:r>
      <w:r w:rsidR="00B22822">
        <w:t>ful</w:t>
      </w:r>
      <w:r w:rsidR="00C3768E"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5B4B8FA4"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rsidR="00BC0BC7">
        <w:t xml:space="preserve"> an entire W</w:t>
      </w:r>
      <w:r>
        <w:t xml:space="preserve">eb site for all devices, but specific components within the </w:t>
      </w:r>
      <w:r w:rsidR="00CA61C0">
        <w:t>templates</w:t>
      </w:r>
      <w:r w:rsidR="00AC6218">
        <w:t xml:space="preserve"> have device-</w:t>
      </w:r>
      <w:r>
        <w:t>class specific implement</w:t>
      </w:r>
      <w:r w:rsidR="00AC6218">
        <w:t xml:space="preserve">ations that are </w:t>
      </w:r>
      <w:r w:rsidR="00AC6218">
        <w:lastRenderedPageBreak/>
        <w:t>rendered server</w:t>
      </w:r>
      <w:r w:rsidR="00167262">
        <w:t xml:space="preserve"> </w:t>
      </w:r>
      <w:r>
        <w:t>side.</w:t>
      </w:r>
      <w:r w:rsidR="00A61F4B">
        <w:t xml:space="preserve"> This relieves the burden on the client to handle the whole layout and presentation as well as allowing the author to control the URL structure, media and application design</w:t>
      </w:r>
      <w:r w:rsidR="00567DBE">
        <w:t xml:space="preserve"> </w:t>
      </w:r>
      <w:r w:rsidR="00567DBE">
        <w:fldChar w:fldCharType="begin"/>
      </w:r>
      <w:r w:rsidR="002B02DC">
        <w:instrText xml:space="preserve"> ADDIN EN.CITE &lt;EndNote&gt;&lt;Cite&gt;&lt;Author&gt;Wroblewski&lt;/Author&gt;&lt;Year&gt;2011&lt;/Year&gt;&lt;RecNum&gt;1&lt;/RecNum&gt;&lt;DisplayText&gt;[24]&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67DBE">
        <w:fldChar w:fldCharType="separate"/>
      </w:r>
      <w:r w:rsidR="002B02DC">
        <w:rPr>
          <w:noProof/>
        </w:rPr>
        <w:t>[</w:t>
      </w:r>
      <w:hyperlink w:anchor="_ENREF_24" w:tooltip="Wroblewski, 2011 #1" w:history="1">
        <w:r w:rsidR="002B02DC">
          <w:rPr>
            <w:noProof/>
          </w:rPr>
          <w:t>24</w:t>
        </w:r>
      </w:hyperlink>
      <w:r w:rsidR="002B02DC">
        <w:rPr>
          <w:noProof/>
        </w:rPr>
        <w:t>]</w:t>
      </w:r>
      <w:r w:rsidR="00567DBE">
        <w:fldChar w:fldCharType="end"/>
      </w:r>
      <w:r w:rsidR="00A61F4B">
        <w:t>.</w:t>
      </w:r>
    </w:p>
    <w:p w14:paraId="104567A1" w14:textId="77777777" w:rsidR="00AC0DD8" w:rsidRDefault="00AC0DD8" w:rsidP="004A643E">
      <w:pPr>
        <w:pStyle w:val="Heading1"/>
        <w:spacing w:line="360" w:lineRule="auto"/>
        <w:jc w:val="both"/>
      </w:pPr>
      <w:r>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457FC992" w:rsidR="003D1F59" w:rsidRDefault="003D1F59" w:rsidP="004A643E">
      <w:pPr>
        <w:spacing w:line="360" w:lineRule="auto"/>
        <w:jc w:val="both"/>
        <w:rPr>
          <w:lang w:eastAsia="x-none"/>
        </w:rPr>
      </w:pPr>
      <w:r>
        <w:rPr>
          <w:lang w:eastAsia="x-none"/>
        </w:rPr>
        <w:t>Detector is a flexible server side UA feature detection system created by Dave Olsen</w:t>
      </w:r>
      <w:r w:rsidR="00F96454">
        <w:rPr>
          <w:lang w:eastAsia="x-none"/>
        </w:rPr>
        <w:t>, a programmer and project manager at West Virginia University,</w:t>
      </w:r>
      <w:r w:rsidR="00594F51">
        <w:rPr>
          <w:lang w:eastAsia="x-none"/>
        </w:rPr>
        <w:t xml:space="preserve"> and written about in his own blog</w:t>
      </w:r>
      <w:r w:rsidR="00711A6C">
        <w:rPr>
          <w:lang w:eastAsia="x-none"/>
        </w:rPr>
        <w:t xml:space="preserve"> </w:t>
      </w:r>
      <w:r w:rsidR="00253264">
        <w:rPr>
          <w:lang w:eastAsia="x-none"/>
        </w:rPr>
        <w:fldChar w:fldCharType="begin"/>
      </w:r>
      <w:r w:rsidR="002B02DC">
        <w:rPr>
          <w:lang w:eastAsia="x-none"/>
        </w:rPr>
        <w:instrText xml:space="preserve"> ADDIN EN.CITE &lt;EndNote&gt;&lt;Cite&gt;&lt;Author&gt;Olsen&lt;/Author&gt;&lt;Year&gt;2012&lt;/Year&gt;&lt;RecNum&gt;3&lt;/RecNum&gt;&lt;DisplayText&gt;[26]&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2B02DC">
        <w:rPr>
          <w:noProof/>
          <w:lang w:eastAsia="x-none"/>
        </w:rPr>
        <w:t>[</w:t>
      </w:r>
      <w:hyperlink w:anchor="_ENREF_26" w:tooltip="Olsen, 2012 #3" w:history="1">
        <w:r w:rsidR="002B02DC">
          <w:rPr>
            <w:noProof/>
            <w:lang w:eastAsia="x-none"/>
          </w:rPr>
          <w:t>26</w:t>
        </w:r>
      </w:hyperlink>
      <w:r w:rsidR="002B02DC">
        <w:rPr>
          <w:noProof/>
          <w:lang w:eastAsia="x-none"/>
        </w:rPr>
        <w:t>]</w:t>
      </w:r>
      <w:r w:rsidR="00253264">
        <w:rPr>
          <w:lang w:eastAsia="x-none"/>
        </w:rPr>
        <w:fldChar w:fldCharType="end"/>
      </w:r>
      <w:r>
        <w:rPr>
          <w:lang w:eastAsia="x-none"/>
        </w:rPr>
        <w:t>. The idea behind it is to never assume you know everything based on just a UA string, and that you should never run feature tests unless you d</w:t>
      </w:r>
      <w:r w:rsidR="00081862">
        <w:rPr>
          <w:lang w:eastAsia="x-none"/>
        </w:rPr>
        <w:t>o no</w:t>
      </w:r>
      <w:r>
        <w:rPr>
          <w:lang w:eastAsia="x-none"/>
        </w:rPr>
        <w:t>t know which UA y</w:t>
      </w:r>
      <w:r w:rsidR="00081862">
        <w:rPr>
          <w:lang w:eastAsia="x-none"/>
        </w:rPr>
        <w:t>ou a</w:t>
      </w:r>
      <w:r>
        <w:rPr>
          <w:lang w:eastAsia="x-none"/>
        </w:rPr>
        <w:t xml:space="preserve">re running in. Based on this he skips the predefined </w:t>
      </w:r>
      <w:r w:rsidR="000C7018">
        <w:rPr>
          <w:lang w:eastAsia="x-none"/>
        </w:rPr>
        <w:t>DDR</w:t>
      </w:r>
      <w:r>
        <w:rPr>
          <w:lang w:eastAsia="x-none"/>
        </w:rPr>
        <w:t xml:space="preserve"> altogether and makes the system learn the features each new UA</w:t>
      </w:r>
      <w:r w:rsidR="00F06B4A">
        <w:rPr>
          <w:lang w:eastAsia="x-none"/>
        </w:rPr>
        <w:t xml:space="preserve"> it encounters through a client-</w:t>
      </w:r>
      <w:r>
        <w:rPr>
          <w:lang w:eastAsia="x-none"/>
        </w:rPr>
        <w:t>side test suite.</w:t>
      </w:r>
    </w:p>
    <w:p w14:paraId="797B5020" w14:textId="77777777" w:rsidR="00151B88" w:rsidRDefault="00151B88" w:rsidP="004A643E">
      <w:pPr>
        <w:spacing w:line="360" w:lineRule="auto"/>
        <w:jc w:val="both"/>
        <w:rPr>
          <w:lang w:eastAsia="x-none"/>
        </w:rPr>
      </w:pPr>
    </w:p>
    <w:p w14:paraId="1D19D57A" w14:textId="534228DA" w:rsidR="003D1F59" w:rsidRDefault="003D1F59" w:rsidP="004A643E">
      <w:pPr>
        <w:spacing w:line="360" w:lineRule="auto"/>
        <w:jc w:val="both"/>
        <w:rPr>
          <w:lang w:eastAsia="x-none"/>
        </w:rPr>
      </w:pPr>
      <w:r>
        <w:rPr>
          <w:lang w:eastAsia="x-none"/>
        </w:rPr>
        <w:t>The system is s</w:t>
      </w:r>
      <w:r w:rsidR="00BB2BC6">
        <w:rPr>
          <w:lang w:eastAsia="x-none"/>
        </w:rPr>
        <w:t>plit into two parts: the client-</w:t>
      </w:r>
      <w:r>
        <w:rPr>
          <w:lang w:eastAsia="x-none"/>
        </w:rPr>
        <w:t xml:space="preserve">side test </w:t>
      </w:r>
      <w:r w:rsidR="00151B88">
        <w:rPr>
          <w:lang w:eastAsia="x-none"/>
        </w:rPr>
        <w:t xml:space="preserve">suite, based on Modernizr, </w:t>
      </w:r>
      <w:r w:rsidR="00594AAC">
        <w:rPr>
          <w:lang w:eastAsia="x-none"/>
        </w:rPr>
        <w:t>and the server-</w:t>
      </w:r>
      <w:r>
        <w:rPr>
          <w:lang w:eastAsia="x-none"/>
        </w:rPr>
        <w:t>side detection logic that stores and looks up UA strings and decides what to do with them. The client side part is simply a Modernizr test page t</w:t>
      </w:r>
      <w:r w:rsidR="003E0BF3">
        <w:rPr>
          <w:lang w:eastAsia="x-none"/>
        </w:rPr>
        <w:t>hat i</w:t>
      </w:r>
      <w:r>
        <w:rPr>
          <w:lang w:eastAsia="x-none"/>
        </w:rPr>
        <w: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w:t>
      </w:r>
      <w:r w:rsidR="00A42299">
        <w:rPr>
          <w:lang w:eastAsia="x-none"/>
        </w:rPr>
        <w:t xml:space="preserve"> detection (or more accurately: feature detection</w:t>
      </w:r>
      <w:r>
        <w:rPr>
          <w:lang w:eastAsia="x-none"/>
        </w:rPr>
        <w:t>) not only removes the need for a central</w:t>
      </w:r>
      <w:r w:rsidR="00B5394F">
        <w:rPr>
          <w:lang w:eastAsia="x-none"/>
        </w:rPr>
        <w:t xml:space="preserve"> DDR</w:t>
      </w:r>
      <w:r>
        <w:rPr>
          <w:lang w:eastAsia="x-none"/>
        </w:rPr>
        <w:t>, it makes the system</w:t>
      </w:r>
      <w:r w:rsidRPr="00A42299">
        <w:rPr>
          <w:lang w:eastAsia="x-none"/>
        </w:rPr>
        <w:t xml:space="preserve"> </w:t>
      </w:r>
      <w:r w:rsidR="00A42299" w:rsidRPr="00A42299">
        <w:rPr>
          <w:lang w:eastAsia="x-none"/>
        </w:rPr>
        <w:t>Future Friendly</w:t>
      </w:r>
      <w:r w:rsidRPr="00A42299">
        <w:rPr>
          <w:lang w:eastAsia="x-none"/>
        </w:rPr>
        <w:t xml:space="preserve"> </w:t>
      </w:r>
      <w:r>
        <w:rPr>
          <w:lang w:eastAsia="x-none"/>
        </w:rPr>
        <w:t>by allowing it to figure out an unknown device’s features from the device its</w:t>
      </w:r>
      <w:r w:rsidR="00625A5A">
        <w:rPr>
          <w:lang w:eastAsia="x-none"/>
        </w:rPr>
        <w:t>elf, instead of a database that i</w:t>
      </w:r>
      <w:r>
        <w:rPr>
          <w:lang w:eastAsia="x-none"/>
        </w:rPr>
        <w:t>s solely relying on the UA string for information. Of course, this means that a new device t</w:t>
      </w:r>
      <w:r w:rsidR="006341EB">
        <w:rPr>
          <w:lang w:eastAsia="x-none"/>
        </w:rPr>
        <w:t>hat ha</w:t>
      </w:r>
      <w:r w:rsidR="00DD0DFC">
        <w:rPr>
          <w:lang w:eastAsia="x-none"/>
        </w:rPr>
        <w:t>s</w:t>
      </w:r>
      <w:r>
        <w:rPr>
          <w:lang w:eastAsia="x-none"/>
        </w:rPr>
        <w:t xml:space="preserve"> not been encountered by the system will be subject to a barrage of tests that will slow down the loading time of a page and take up valuable resources. But it will only happen once: the very first time this new UA string is detected. Each subsequent request from the same </w:t>
      </w:r>
      <w:r w:rsidR="009323C9">
        <w:rPr>
          <w:lang w:eastAsia="x-none"/>
        </w:rPr>
        <w:t xml:space="preserve">UA </w:t>
      </w:r>
      <w:r>
        <w:rPr>
          <w:lang w:eastAsia="x-none"/>
        </w:rPr>
        <w:t>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5899BC9E" w:rsidR="003D1F59" w:rsidRDefault="00243ABA" w:rsidP="004A643E">
      <w:pPr>
        <w:spacing w:line="360" w:lineRule="auto"/>
        <w:jc w:val="both"/>
        <w:rPr>
          <w:lang w:eastAsia="x-none"/>
        </w:rPr>
      </w:pPr>
      <w:r>
        <w:rPr>
          <w:lang w:eastAsia="x-none"/>
        </w:rPr>
        <w:lastRenderedPageBreak/>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CF33A1">
        <w:rPr>
          <w:lang w:eastAsia="x-none"/>
        </w:rPr>
        <w:t>“</w:t>
      </w:r>
      <w:r w:rsidR="003D1F59" w:rsidRPr="00CF33A1">
        <w:rPr>
          <w:lang w:eastAsia="x-none"/>
        </w:rPr>
        <w:t>families</w:t>
      </w:r>
      <w:r w:rsidR="00CF33A1">
        <w:rPr>
          <w:lang w:eastAsia="x-none"/>
        </w:rPr>
        <w:t>”</w:t>
      </w:r>
      <w:r w:rsidR="003D1F59">
        <w:rPr>
          <w:lang w:eastAsia="x-none"/>
        </w:rPr>
        <w:t xml:space="preserve"> that decide what features uniquely identifies a </w:t>
      </w:r>
      <w:r w:rsidR="00040BA7">
        <w:rPr>
          <w:lang w:eastAsia="x-none"/>
        </w:rPr>
        <w:t>class</w:t>
      </w:r>
      <w:r w:rsidR="003D1F59">
        <w:rPr>
          <w:lang w:eastAsia="x-none"/>
        </w:rPr>
        <w:t xml:space="preserve"> of device you want to tailor the page to</w:t>
      </w:r>
      <w:r w:rsidR="001C4FAC">
        <w:rPr>
          <w:lang w:eastAsia="x-none"/>
        </w:rPr>
        <w:t>, for example “mobile”, “tablet” and “desktop”</w:t>
      </w:r>
      <w:r w:rsidR="003D1F59">
        <w:rPr>
          <w:lang w:eastAsia="x-none"/>
        </w:rPr>
        <w:t xml:space="preserve">. Families are defined in a JSON </w:t>
      </w:r>
      <w:r w:rsidR="003F6BC3">
        <w:rPr>
          <w:lang w:eastAsia="x-none"/>
        </w:rPr>
        <w:t>file that i</w:t>
      </w:r>
      <w:r w:rsidR="003D1F59">
        <w:rPr>
          <w:lang w:eastAsia="x-none"/>
        </w:rPr>
        <w:t xml:space="preserve">s loaded by Detector and used to look up which family is best suited to the requesting UA. Attributes for a family can take two forms: Boolean attributes gotten from the </w:t>
      </w:r>
      <w:proofErr w:type="spellStart"/>
      <w:r w:rsidR="003D1F59">
        <w:rPr>
          <w:lang w:eastAsia="x-none"/>
        </w:rPr>
        <w:t>ua-parser.php</w:t>
      </w:r>
      <w:proofErr w:type="spellEnd"/>
      <w:r w:rsidR="003D1F59">
        <w:rPr>
          <w:lang w:eastAsia="x-none"/>
        </w:rPr>
        <w:t xml:space="preserve"> and a </w:t>
      </w:r>
      <w:r w:rsidR="003465D4" w:rsidRPr="003465D4">
        <w:rPr>
          <w:lang w:eastAsia="x-none"/>
        </w:rPr>
        <w:t>“</w:t>
      </w:r>
      <w:r w:rsidR="003D1F59" w:rsidRPr="003465D4">
        <w:rPr>
          <w:lang w:eastAsia="x-none"/>
        </w:rPr>
        <w:t>features array</w:t>
      </w:r>
      <w:r w:rsidR="003465D4" w:rsidRPr="003465D4">
        <w:rPr>
          <w:lang w:eastAsia="x-none"/>
        </w:rPr>
        <w:t>”</w:t>
      </w:r>
      <w:r w:rsidR="003D1F59">
        <w:rPr>
          <w:lang w:eastAsia="x-none"/>
        </w:rPr>
        <w:t xml:space="preserve"> that can contain any features detected by the Modernizr client side tests. All attributes and features in the feature array have to be evaluated to </w:t>
      </w:r>
      <w:r w:rsidR="00D57919">
        <w:rPr>
          <w:lang w:eastAsia="x-none"/>
        </w:rPr>
        <w:t>“</w:t>
      </w:r>
      <w:r w:rsidR="003D1F59" w:rsidRPr="00D57919">
        <w:rPr>
          <w:lang w:eastAsia="x-none"/>
        </w:rPr>
        <w:t>true</w:t>
      </w:r>
      <w:r w:rsidR="00D57919">
        <w:rPr>
          <w:lang w:eastAsia="x-none"/>
        </w:rPr>
        <w:t>”</w:t>
      </w:r>
      <w:r w:rsidR="003D1F59">
        <w:rPr>
          <w:i/>
          <w:lang w:eastAsia="x-none"/>
        </w:rPr>
        <w:t xml:space="preserv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w:t>
      </w:r>
      <w:r w:rsidR="00A47C4D">
        <w:rPr>
          <w:lang w:eastAsia="x-none"/>
        </w:rPr>
        <w:t>Detector, as they a</w:t>
      </w:r>
      <w:r w:rsidR="003D1F59">
        <w:rPr>
          <w:lang w:eastAsia="x-none"/>
        </w:rPr>
        <w:t xml:space="preserve">re what </w:t>
      </w:r>
      <w:r w:rsidR="00F729AA">
        <w:rPr>
          <w:lang w:eastAsia="x-none"/>
        </w:rPr>
        <w:t>we</w:t>
      </w:r>
      <w:r w:rsidR="003D1F59">
        <w:rPr>
          <w:lang w:eastAsia="x-none"/>
        </w:rPr>
        <w:t xml:space="preserve"> use to differentiate between different device classes.</w:t>
      </w:r>
    </w:p>
    <w:p w14:paraId="2E6A218C" w14:textId="77777777" w:rsidR="008E1458" w:rsidRDefault="008E1458" w:rsidP="004A643E">
      <w:pPr>
        <w:spacing w:line="360" w:lineRule="auto"/>
        <w:jc w:val="both"/>
        <w:rPr>
          <w:lang w:eastAsia="x-none"/>
        </w:rPr>
      </w:pPr>
    </w:p>
    <w:p w14:paraId="696ADF69" w14:textId="6DD24102" w:rsidR="003D1F59" w:rsidRDefault="00820B18" w:rsidP="004A643E">
      <w:pPr>
        <w:spacing w:line="360" w:lineRule="auto"/>
        <w:jc w:val="both"/>
        <w:rPr>
          <w:lang w:eastAsia="x-none"/>
        </w:rPr>
      </w:pPr>
      <w:r>
        <w:rPr>
          <w:noProof/>
        </w:rPr>
        <mc:AlternateContent>
          <mc:Choice Requires="wpg">
            <w:drawing>
              <wp:anchor distT="0" distB="0" distL="114300" distR="114300" simplePos="0" relativeHeight="251664384" behindDoc="0" locked="0" layoutInCell="1" allowOverlap="1" wp14:anchorId="13476996" wp14:editId="33028952">
                <wp:simplePos x="0" y="0"/>
                <wp:positionH relativeFrom="margin">
                  <wp:posOffset>457200</wp:posOffset>
                </wp:positionH>
                <wp:positionV relativeFrom="paragraph">
                  <wp:posOffset>3536950</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B66B42" w:rsidRDefault="00B66B42"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B66B42" w:rsidRPr="00663B0C" w:rsidRDefault="00B66B42"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B66B42" w:rsidRDefault="00B66B42"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B66B42" w:rsidRPr="00663B0C" w:rsidRDefault="00B66B42"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B66B42" w:rsidRPr="00663B0C" w:rsidRDefault="00B66B42">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B66B42" w:rsidRPr="00646D23" w:rsidRDefault="00B66B42">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B66B42" w:rsidRDefault="00B66B42" w:rsidP="00646D23">
                              <w:pPr>
                                <w:pStyle w:val="Caption"/>
                                <w:rPr>
                                  <w:noProof/>
                                </w:rPr>
                              </w:pPr>
                              <w:bookmarkStart w:id="9" w:name="_Ref217718608"/>
                              <w:r>
                                <w:t xml:space="preserve">Code Snippet </w:t>
                              </w:r>
                              <w:fldSimple w:instr=" SEQ Code_Snippet \* ARABIC ">
                                <w:r w:rsidR="00196F7F">
                                  <w:rPr>
                                    <w:noProof/>
                                  </w:rPr>
                                  <w:t>8</w:t>
                                </w:r>
                              </w:fldSimple>
                              <w:bookmarkEnd w:id="9"/>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B66B42" w:rsidRDefault="00B66B42" w:rsidP="00646D23">
                              <w:pPr>
                                <w:pStyle w:val="Caption"/>
                                <w:rPr>
                                  <w:noProof/>
                                </w:rPr>
                              </w:pPr>
                              <w:bookmarkStart w:id="10" w:name="_Ref217718632"/>
                              <w:r>
                                <w:t xml:space="preserve">Figure </w:t>
                              </w:r>
                              <w:fldSimple w:instr=" SEQ Figure \* ARABIC ">
                                <w:r>
                                  <w:rPr>
                                    <w:noProof/>
                                  </w:rPr>
                                  <w:t>3</w:t>
                                </w:r>
                              </w:fldSimple>
                              <w:bookmarkEnd w:id="10"/>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4" style="position:absolute;left:0;text-align:left;margin-left:36pt;margin-top:278.5pt;width:368.5pt;height:161.6pt;z-index:251664384;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">
                <v:shape id="Text Box 15" o:spid="_x0000_s1055"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B66B42" w:rsidRDefault="00B66B42"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B66B42" w:rsidRPr="00663B0C" w:rsidRDefault="00B66B42"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B66B42" w:rsidRPr="00663B0C" w:rsidRDefault="00B66B42"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B66B42" w:rsidRDefault="00B66B42"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B66B42" w:rsidRPr="00663B0C" w:rsidRDefault="00B66B42"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B66B42" w:rsidRPr="00663B0C" w:rsidRDefault="00B66B42">
                        <w:pPr>
                          <w:rPr>
                            <w:rFonts w:ascii="Consolas" w:hAnsi="Consolas"/>
                            <w:sz w:val="20"/>
                            <w:szCs w:val="20"/>
                          </w:rPr>
                        </w:pPr>
                      </w:p>
                    </w:txbxContent>
                  </v:textbox>
                </v:shape>
                <v:shape id="Text Box 16" o:spid="_x0000_s1056"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B66B42" w:rsidRPr="00646D23" w:rsidRDefault="00B66B42"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B66B42" w:rsidRPr="00646D23" w:rsidRDefault="00B66B42"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B66B42" w:rsidRPr="00646D23" w:rsidRDefault="00B66B42">
                        <w:pPr>
                          <w:rPr>
                            <w:rFonts w:ascii="Consolas" w:hAnsi="Consolas"/>
                            <w:sz w:val="20"/>
                            <w:szCs w:val="20"/>
                          </w:rPr>
                        </w:pPr>
                      </w:p>
                    </w:txbxContent>
                  </v:textbox>
                </v:shape>
                <v:shape id="Text Box 17" o:spid="_x0000_s1057"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B66B42" w:rsidRDefault="00B66B42" w:rsidP="00646D23">
                        <w:pPr>
                          <w:pStyle w:val="Caption"/>
                          <w:rPr>
                            <w:noProof/>
                          </w:rPr>
                        </w:pPr>
                        <w:bookmarkStart w:id="11" w:name="_Ref217718608"/>
                        <w:r>
                          <w:t xml:space="preserve">Code Snippet </w:t>
                        </w:r>
                        <w:fldSimple w:instr=" SEQ Code_Snippet \* ARABIC ">
                          <w:r w:rsidR="00196F7F">
                            <w:rPr>
                              <w:noProof/>
                            </w:rPr>
                            <w:t>8</w:t>
                          </w:r>
                        </w:fldSimple>
                        <w:bookmarkEnd w:id="11"/>
                        <w:r>
                          <w:t>: HTML Markup with Mustache partials for the header and footer of the document.</w:t>
                        </w:r>
                      </w:p>
                    </w:txbxContent>
                  </v:textbox>
                </v:shape>
                <v:shape id="Text Box 18" o:spid="_x0000_s1058"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B66B42" w:rsidRDefault="00B66B42" w:rsidP="00646D23">
                        <w:pPr>
                          <w:pStyle w:val="Caption"/>
                          <w:rPr>
                            <w:noProof/>
                          </w:rPr>
                        </w:pPr>
                        <w:bookmarkStart w:id="12" w:name="_Ref217718632"/>
                        <w:r>
                          <w:t xml:space="preserve">Figure </w:t>
                        </w:r>
                        <w:fldSimple w:instr=" SEQ Figure \* ARABIC ">
                          <w:r>
                            <w:rPr>
                              <w:noProof/>
                            </w:rPr>
                            <w:t>3</w:t>
                          </w:r>
                        </w:fldSimple>
                        <w:bookmarkEnd w:id="12"/>
                        <w:r>
                          <w:t>: File hierarchy for Mustache partials in the Detector system.</w:t>
                        </w:r>
                      </w:p>
                    </w:txbxContent>
                  </v:textbox>
                </v:shape>
                <w10:wrap type="topAndBottom" anchorx="margin"/>
              </v:group>
            </w:pict>
          </mc:Fallback>
        </mc:AlternateContent>
      </w:r>
      <w:r w:rsidR="00243ABA">
        <w:rPr>
          <w:lang w:eastAsia="x-none"/>
        </w:rPr>
        <w:t xml:space="preserve">To build a RESS solution by </w:t>
      </w:r>
      <w:r w:rsidR="003D1F59">
        <w:rPr>
          <w:lang w:eastAsia="x-none"/>
        </w:rPr>
        <w:t>using Detector there’s one extra thing needed: a template framework, such as Mustach</w:t>
      </w:r>
      <w:r w:rsidR="00CF2E8C">
        <w:rPr>
          <w:lang w:eastAsia="x-none"/>
        </w:rPr>
        <w:t>e, Handlebars or Jade. Without some form</w:t>
      </w:r>
      <w:r w:rsidR="00844360">
        <w:rPr>
          <w:lang w:eastAsia="x-none"/>
        </w:rPr>
        <w:t xml:space="preserve"> of</w:t>
      </w:r>
      <w:r w:rsidR="003D1F59">
        <w:rPr>
          <w:lang w:eastAsia="x-none"/>
        </w:rPr>
        <w:t xml:space="preserve">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w:t>
      </w:r>
      <w:r w:rsidR="00CE0589">
        <w:rPr>
          <w:lang w:eastAsia="x-none"/>
        </w:rPr>
        <w:t xml:space="preserve"> </w:t>
      </w:r>
      <w:r w:rsidR="00CE0589">
        <w:rPr>
          <w:lang w:eastAsia="x-none"/>
        </w:rPr>
        <w:fldChar w:fldCharType="begin"/>
      </w:r>
      <w:r w:rsidR="002B02DC">
        <w:rPr>
          <w:lang w:eastAsia="x-none"/>
        </w:rPr>
        <w:instrText xml:space="preserve"> ADDIN EN.CITE &lt;EndNote&gt;&lt;Cite&gt;&lt;Author&gt;Wroblewski&lt;/Author&gt;&lt;Year&gt;2011&lt;/Year&gt;&lt;RecNum&gt;1&lt;/RecNum&gt;&lt;DisplayText&gt;[24]&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CE0589">
        <w:rPr>
          <w:lang w:eastAsia="x-none"/>
        </w:rPr>
        <w:fldChar w:fldCharType="separate"/>
      </w:r>
      <w:r w:rsidR="002B02DC">
        <w:rPr>
          <w:noProof/>
          <w:lang w:eastAsia="x-none"/>
        </w:rPr>
        <w:t>[</w:t>
      </w:r>
      <w:hyperlink w:anchor="_ENREF_24" w:tooltip="Wroblewski, 2011 #1" w:history="1">
        <w:r w:rsidR="002B02DC">
          <w:rPr>
            <w:noProof/>
            <w:lang w:eastAsia="x-none"/>
          </w:rPr>
          <w:t>24</w:t>
        </w:r>
      </w:hyperlink>
      <w:r w:rsidR="002B02DC">
        <w:rPr>
          <w:noProof/>
          <w:lang w:eastAsia="x-none"/>
        </w:rPr>
        <w:t>]</w:t>
      </w:r>
      <w:r w:rsidR="00CE0589">
        <w:rPr>
          <w:lang w:eastAsia="x-none"/>
        </w:rPr>
        <w:fldChar w:fldCharType="end"/>
      </w:r>
      <w:r w:rsidR="00574ECC">
        <w:rPr>
          <w:lang w:eastAsia="x-none"/>
        </w:rPr>
        <w:t xml:space="preserve">, we could </w:t>
      </w:r>
      <w:r w:rsidR="008C772A">
        <w:rPr>
          <w:lang w:eastAsia="x-none"/>
        </w:rPr>
        <w:t>create a Web page</w:t>
      </w:r>
      <w:r w:rsidR="003D1F59">
        <w:rPr>
          <w:lang w:eastAsia="x-none"/>
        </w:rPr>
        <w:t xml:space="preserve"> using Mustache for templates with the given file-hier</w:t>
      </w:r>
      <w:r w:rsidR="00663B0C">
        <w:rPr>
          <w:lang w:eastAsia="x-none"/>
        </w:rPr>
        <w:t>archy for partials</w:t>
      </w:r>
      <w:r w:rsidR="005D25F2">
        <w:rPr>
          <w:lang w:eastAsia="x-none"/>
        </w:rPr>
        <w:t xml:space="preserve">, as seen in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3242FF">
        <w:t xml:space="preserve">Code Snippet </w:t>
      </w:r>
      <w:r w:rsidR="003242FF">
        <w:rPr>
          <w:noProof/>
        </w:rPr>
        <w:t>8</w:t>
      </w:r>
      <w:r w:rsidR="005E2935">
        <w:rPr>
          <w:lang w:eastAsia="x-none"/>
        </w:rPr>
        <w:fldChar w:fldCharType="end"/>
      </w:r>
      <w:r w:rsidR="005D25F2">
        <w:rPr>
          <w:lang w:eastAsia="x-none"/>
        </w:rPr>
        <w:t xml:space="preserve"> and</w:t>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3242FF">
        <w:t xml:space="preserve">Figure </w:t>
      </w:r>
      <w:r w:rsidR="003242FF">
        <w:rPr>
          <w:noProof/>
        </w:rPr>
        <w:t>3</w:t>
      </w:r>
      <w:r w:rsidR="005E2935">
        <w:rPr>
          <w:lang w:eastAsia="x-none"/>
        </w:rPr>
        <w:fldChar w:fldCharType="end"/>
      </w:r>
      <w:r w:rsidR="005D25F2">
        <w:rPr>
          <w:lang w:eastAsia="x-none"/>
        </w:rPr>
        <w:t>.</w:t>
      </w:r>
      <w:r w:rsidR="003C2FF0">
        <w:rPr>
          <w:lang w:eastAsia="x-none"/>
        </w:rPr>
        <w:t xml:space="preserve"> Each Mustache file in this example will contain HTML that is tailored to the device class it belongs to.</w:t>
      </w:r>
    </w:p>
    <w:p w14:paraId="08E1A0F9" w14:textId="7069A2CA" w:rsidR="00213409" w:rsidRDefault="00213409" w:rsidP="004A643E">
      <w:pPr>
        <w:spacing w:line="360" w:lineRule="auto"/>
        <w:jc w:val="both"/>
        <w:rPr>
          <w:lang w:eastAsia="x-none"/>
        </w:rPr>
      </w:pPr>
      <w:bookmarkStart w:id="13" w:name="_GoBack"/>
      <w:bookmarkEnd w:id="13"/>
    </w:p>
    <w:p w14:paraId="451A9E21" w14:textId="12B5F367" w:rsidR="002017B7" w:rsidRDefault="002017B7" w:rsidP="004A643E">
      <w:pPr>
        <w:spacing w:line="360" w:lineRule="auto"/>
        <w:jc w:val="both"/>
        <w:rPr>
          <w:lang w:eastAsia="x-none"/>
        </w:rPr>
      </w:pPr>
    </w:p>
    <w:p w14:paraId="4409B828" w14:textId="586D37D6" w:rsidR="003D1F59" w:rsidRDefault="003D1F59" w:rsidP="004A643E">
      <w:pPr>
        <w:spacing w:line="360" w:lineRule="auto"/>
        <w:jc w:val="both"/>
        <w:rPr>
          <w:lang w:eastAsia="x-none"/>
        </w:rPr>
      </w:pPr>
      <w:r>
        <w:rPr>
          <w:lang w:eastAsia="x-none"/>
        </w:rPr>
        <w:t>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w:t>
      </w:r>
      <w:r w:rsidR="0083204C">
        <w:rPr>
          <w:lang w:eastAsia="x-none"/>
        </w:rPr>
        <w:t>he remaining partials with what i</w:t>
      </w:r>
      <w:r>
        <w:rPr>
          <w:lang w:eastAsia="x-none"/>
        </w:rPr>
        <w:t>s in the base folder – removing a lot of code that would otherwise be repeated throughout each family-specific markup. Falling back on a base directory is not suppor</w:t>
      </w:r>
      <w:r w:rsidR="00FA2C2F">
        <w:rPr>
          <w:lang w:eastAsia="x-none"/>
        </w:rPr>
        <w:t xml:space="preserve">ted in Mustache by default, but </w:t>
      </w:r>
      <w:r>
        <w:rPr>
          <w:lang w:eastAsia="x-none"/>
        </w:rPr>
        <w:t>Olsen has made the small tweaks necessary for this functionality in his own fork of Mustache’s loader</w:t>
      </w:r>
      <w:r w:rsidR="00906515">
        <w:rPr>
          <w:lang w:eastAsia="x-none"/>
        </w:rPr>
        <w:t xml:space="preserve"> </w:t>
      </w:r>
      <w:r w:rsidR="00906515">
        <w:rPr>
          <w:lang w:eastAsia="x-none"/>
        </w:rPr>
        <w:fldChar w:fldCharType="begin"/>
      </w:r>
      <w:r w:rsidR="002B02DC">
        <w:rPr>
          <w:lang w:eastAsia="x-none"/>
        </w:rPr>
        <w:instrText xml:space="preserve"> ADDIN EN.CITE &lt;EndNote&gt;&lt;Cite&gt;&lt;Author&gt;Olsen&lt;/Author&gt;&lt;Year&gt;2011&lt;/Year&gt;&lt;RecNum&gt;71&lt;/RecNum&gt;&lt;DisplayText&gt;[27]&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906515">
        <w:rPr>
          <w:lang w:eastAsia="x-none"/>
        </w:rPr>
        <w:fldChar w:fldCharType="separate"/>
      </w:r>
      <w:r w:rsidR="002B02DC">
        <w:rPr>
          <w:noProof/>
          <w:lang w:eastAsia="x-none"/>
        </w:rPr>
        <w:t>[</w:t>
      </w:r>
      <w:hyperlink w:anchor="_ENREF_27" w:tooltip="Olsen, 2011 #71" w:history="1">
        <w:r w:rsidR="002B02DC">
          <w:rPr>
            <w:noProof/>
            <w:lang w:eastAsia="x-none"/>
          </w:rPr>
          <w:t>27</w:t>
        </w:r>
      </w:hyperlink>
      <w:r w:rsidR="002B02DC">
        <w:rPr>
          <w:noProof/>
          <w:lang w:eastAsia="x-none"/>
        </w:rPr>
        <w:t>]</w:t>
      </w:r>
      <w:r w:rsidR="00906515">
        <w:rPr>
          <w:lang w:eastAsia="x-none"/>
        </w:rPr>
        <w:fldChar w:fldCharType="end"/>
      </w:r>
      <w:r>
        <w:rPr>
          <w:lang w:eastAsia="x-none"/>
        </w:rPr>
        <w:t>. While this kind of structure is invisible to the user, it makes for a lot more readable code, and keeps the code base maintainable even if it grows in size</w:t>
      </w:r>
      <w:r w:rsidR="00B827B4">
        <w:rPr>
          <w:lang w:eastAsia="x-none"/>
        </w:rPr>
        <w:t>,</w:t>
      </w:r>
      <w:r>
        <w:rPr>
          <w:lang w:eastAsia="x-none"/>
        </w:rPr>
        <w:t xml:space="preserve"> by virtue of its modular design. Changing the order and layout of different components is just a </w:t>
      </w:r>
      <w:r w:rsidR="00C56220">
        <w:rPr>
          <w:lang w:eastAsia="x-none"/>
        </w:rPr>
        <w:t>matter of changing the base HTML</w:t>
      </w:r>
      <w:r>
        <w:rPr>
          <w:lang w:eastAsia="x-none"/>
        </w:rPr>
        <w:t xml:space="preserve"> file, leaving the device-specific code untouched. It also allows for adding family-specific components later by simply adding new partials in a specific folder. E.g. if the base navigation in the header doesn’t utilize the screen sp</w:t>
      </w:r>
      <w:r w:rsidR="00544966">
        <w:rPr>
          <w:lang w:eastAsia="x-none"/>
        </w:rPr>
        <w:t>ace of a 50” TV well enough; it i</w:t>
      </w:r>
      <w:r>
        <w:rPr>
          <w:lang w:eastAsia="x-none"/>
        </w:rPr>
        <w:t xml:space="preserve">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w:t>
      </w:r>
      <w:r w:rsidR="00E311E5">
        <w:rPr>
          <w:lang w:eastAsia="x-none"/>
        </w:rPr>
        <w:t>r Detector gets a request from something it detects as a</w:t>
      </w:r>
      <w:r>
        <w:rPr>
          <w:lang w:eastAsia="x-none"/>
        </w:rPr>
        <w:t xml:space="preserve"> TV-family UA.</w:t>
      </w:r>
    </w:p>
    <w:p w14:paraId="3895CFFA" w14:textId="77777777" w:rsidR="008E1458" w:rsidRDefault="008E1458" w:rsidP="004A643E">
      <w:pPr>
        <w:spacing w:line="360" w:lineRule="auto"/>
        <w:jc w:val="both"/>
        <w:rPr>
          <w:lang w:eastAsia="x-none"/>
        </w:rPr>
      </w:pPr>
    </w:p>
    <w:p w14:paraId="43EAAE6C" w14:textId="4446D4A4" w:rsidR="003D1F59" w:rsidRDefault="003D1F59" w:rsidP="004A643E">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w:t>
      </w:r>
      <w:r w:rsidR="000C741D">
        <w:rPr>
          <w:lang w:eastAsia="x-none"/>
        </w:rPr>
        <w:t>er; skipping all the fluff that i</w:t>
      </w:r>
      <w:r>
        <w:rPr>
          <w:lang w:eastAsia="x-none"/>
        </w:rPr>
        <w:t>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w:t>
      </w:r>
      <w:r w:rsidRPr="00BC765E">
        <w:rPr>
          <w:lang w:eastAsia="x-none"/>
        </w:rPr>
        <w:t xml:space="preserve">both </w:t>
      </w:r>
      <w:r w:rsidR="00BC765E">
        <w:rPr>
          <w:lang w:eastAsia="x-none"/>
        </w:rPr>
        <w:t>“</w:t>
      </w:r>
      <w:r w:rsidRPr="00BC765E">
        <w:rPr>
          <w:lang w:eastAsia="x-none"/>
        </w:rPr>
        <w:t>progressive enhancement</w:t>
      </w:r>
      <w:r w:rsidR="00BC765E">
        <w:rPr>
          <w:lang w:eastAsia="x-none"/>
        </w:rPr>
        <w:t>”</w:t>
      </w:r>
      <w:r w:rsidRPr="00BC765E">
        <w:rPr>
          <w:lang w:eastAsia="x-none"/>
        </w:rPr>
        <w:t xml:space="preserve"> and </w:t>
      </w:r>
      <w:r w:rsidR="00BC765E">
        <w:rPr>
          <w:lang w:eastAsia="x-none"/>
        </w:rPr>
        <w:t>“</w:t>
      </w:r>
      <w:r w:rsidRPr="00BC765E">
        <w:rPr>
          <w:lang w:eastAsia="x-none"/>
        </w:rPr>
        <w:t>graceful degradation</w:t>
      </w:r>
      <w:r w:rsidR="00BC765E">
        <w:rPr>
          <w:lang w:eastAsia="x-none"/>
        </w:rPr>
        <w:t>”</w:t>
      </w:r>
      <w:r w:rsidRPr="00BC765E">
        <w:rPr>
          <w:lang w:eastAsia="x-none"/>
        </w:rPr>
        <w:t xml:space="preserve"> of</w:t>
      </w:r>
      <w:r w:rsidR="00BC765E">
        <w:rPr>
          <w:lang w:eastAsia="x-none"/>
        </w:rPr>
        <w:t xml:space="preserve"> a W</w:t>
      </w:r>
      <w:r>
        <w:rPr>
          <w:lang w:eastAsia="x-none"/>
        </w:rPr>
        <w:t xml:space="preserve">eb page </w:t>
      </w:r>
      <w:r>
        <w:rPr>
          <w:lang w:eastAsia="x-none"/>
        </w:rPr>
        <w:lastRenderedPageBreak/>
        <w:t>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7BAB9F06" w:rsidR="003D1F59" w:rsidRDefault="003D1F59" w:rsidP="004A643E">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w:t>
      </w:r>
      <w:r w:rsidR="006F3D5E">
        <w:rPr>
          <w:lang w:eastAsia="x-none"/>
        </w:rPr>
        <w:t>y to cover them is needed, and can be</w:t>
      </w:r>
      <w:r w:rsidR="001213B1">
        <w:rPr>
          <w:lang w:eastAsia="x-none"/>
        </w:rPr>
        <w:t xml:space="preserve"> done by </w:t>
      </w:r>
      <w:r>
        <w:rPr>
          <w:lang w:eastAsia="x-none"/>
        </w:rPr>
        <w:t>creating a family called</w:t>
      </w:r>
      <w:r w:rsidR="002F5711">
        <w:rPr>
          <w:lang w:eastAsia="x-none"/>
        </w:rPr>
        <w:t>, for example,</w:t>
      </w:r>
      <w:r>
        <w:rPr>
          <w:lang w:eastAsia="x-none"/>
        </w:rPr>
        <w:t xml:space="preserve"> “mobile-basic” that covers the features present on such devices. This requires nothing more than adding this new definition to the family JSON file and tailoring the necessary partials for these types of devices, </w:t>
      </w:r>
      <w:r w:rsidR="00A64F7D">
        <w:rPr>
          <w:lang w:eastAsia="x-none"/>
        </w:rPr>
        <w:t>the rest of the code base does no</w:t>
      </w:r>
      <w:r>
        <w:rPr>
          <w:lang w:eastAsia="x-none"/>
        </w:rPr>
        <w:t>t need to be touched.</w:t>
      </w:r>
    </w:p>
    <w:p w14:paraId="6A80D5EE" w14:textId="77777777" w:rsidR="008E1458" w:rsidRDefault="008E1458" w:rsidP="004A643E">
      <w:pPr>
        <w:spacing w:line="360" w:lineRule="auto"/>
        <w:jc w:val="both"/>
        <w:rPr>
          <w:lang w:eastAsia="x-none"/>
        </w:rPr>
      </w:pPr>
    </w:p>
    <w:p w14:paraId="3E5C69E9" w14:textId="1C48F4E5"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tweak to make the template system able to </w:t>
      </w:r>
      <w:r w:rsidR="00500A04">
        <w:rPr>
          <w:lang w:eastAsia="x-none"/>
        </w:rPr>
        <w:t>“</w:t>
      </w:r>
      <w:r w:rsidRPr="00500A04">
        <w:rPr>
          <w:lang w:eastAsia="x-none"/>
        </w:rPr>
        <w:t>failover</w:t>
      </w:r>
      <w:r w:rsidR="00500A04">
        <w:rPr>
          <w:lang w:eastAsia="x-none"/>
        </w:rPr>
        <w:t>”</w:t>
      </w:r>
      <w:r>
        <w:rPr>
          <w:lang w:eastAsia="x-none"/>
        </w:rPr>
        <w:t xml:space="preserve"> to a base directory in the case </w:t>
      </w:r>
      <w:r w:rsidR="00860D4D">
        <w:rPr>
          <w:lang w:eastAsia="x-none"/>
        </w:rPr>
        <w:t>of missing partials is all that i</w:t>
      </w:r>
      <w:r>
        <w:rPr>
          <w:lang w:eastAsia="x-none"/>
        </w:rPr>
        <w:t xml:space="preserve">s needed to create a RESS </w:t>
      </w:r>
      <w:r w:rsidR="003E75C8">
        <w:rPr>
          <w:lang w:eastAsia="x-none"/>
        </w:rPr>
        <w:t>system. It i</w:t>
      </w:r>
      <w:r w:rsidR="00696902">
        <w:rPr>
          <w:lang w:eastAsia="x-none"/>
        </w:rPr>
        <w:t>s also flexible</w:t>
      </w:r>
      <w:r w:rsidR="00B61DEA">
        <w:rPr>
          <w:lang w:eastAsia="x-none"/>
        </w:rPr>
        <w:t>,</w:t>
      </w:r>
      <w:r w:rsidR="00696902">
        <w:rPr>
          <w:lang w:eastAsia="x-none"/>
        </w:rPr>
        <w:t xml:space="preserve"> with its</w:t>
      </w:r>
      <w:r>
        <w:rPr>
          <w:lang w:eastAsia="x-none"/>
        </w:rPr>
        <w:t xml:space="preserve"> family system allowing for any kind of template system to be used, which gives developers incre</w:t>
      </w:r>
      <w:r w:rsidR="006C04EF">
        <w:rPr>
          <w:lang w:eastAsia="x-none"/>
        </w:rPr>
        <w:t>ased freedom in building their W</w:t>
      </w:r>
      <w:r>
        <w:rPr>
          <w:lang w:eastAsia="x-none"/>
        </w:rPr>
        <w:t>eb pages. The family system also separates the logic of detecting which partials to use from the p</w:t>
      </w:r>
      <w:r w:rsidR="00C132A5">
        <w:rPr>
          <w:lang w:eastAsia="x-none"/>
        </w:rPr>
        <w:t>resentational markup in the HTML</w:t>
      </w:r>
      <w:r>
        <w:rPr>
          <w:lang w:eastAsia="x-none"/>
        </w:rPr>
        <w:t xml:space="preserve"> and template files, keeping the code base clean and maintainable while being </w:t>
      </w:r>
      <w:r w:rsidR="00201FBF">
        <w:rPr>
          <w:lang w:eastAsia="x-none"/>
        </w:rPr>
        <w:t>Future F</w:t>
      </w:r>
      <w:r w:rsidRPr="00201FBF">
        <w:rPr>
          <w:lang w:eastAsia="x-none"/>
        </w:rPr>
        <w:t>riendly</w:t>
      </w:r>
      <w:r w:rsidR="0020010B">
        <w:rPr>
          <w:lang w:eastAsia="x-none"/>
        </w:rPr>
        <w:t>. While it does no</w:t>
      </w:r>
      <w:r>
        <w:rPr>
          <w:lang w:eastAsia="x-none"/>
        </w:rPr>
        <w:t xml:space="preserve">t solve the problem of </w:t>
      </w:r>
      <w:r w:rsidR="005D2CAC">
        <w:rPr>
          <w:lang w:eastAsia="x-none"/>
        </w:rPr>
        <w:t>“</w:t>
      </w:r>
      <w:r>
        <w:rPr>
          <w:lang w:eastAsia="x-none"/>
        </w:rPr>
        <w:t>dumb content</w:t>
      </w:r>
      <w:r w:rsidR="005D2CAC">
        <w:rPr>
          <w:lang w:eastAsia="x-none"/>
        </w:rPr>
        <w:t>”</w:t>
      </w:r>
      <w:r>
        <w:rPr>
          <w:lang w:eastAsia="x-none"/>
        </w:rPr>
        <w:t xml:space="preserve"> (which should fall to the CMS) and context aware coding (which should be done by the editor)</w:t>
      </w:r>
      <w:r w:rsidR="00B0136F">
        <w:rPr>
          <w:lang w:eastAsia="x-none"/>
        </w:rPr>
        <w:t xml:space="preserve"> as mentioned by Sæterås </w:t>
      </w:r>
      <w:r w:rsidR="00B0136F">
        <w:rPr>
          <w:lang w:eastAsia="x-none"/>
        </w:rPr>
        <w:fldChar w:fldCharType="begin"/>
      </w:r>
      <w:r w:rsidR="002B02DC">
        <w:rPr>
          <w:lang w:eastAsia="x-none"/>
        </w:rPr>
        <w:instrText xml:space="preserve"> ADDIN EN.CITE &lt;EndNote&gt;&lt;Cite&gt;&lt;Author&gt;Sæterås&lt;/Author&gt;&lt;Year&gt;2011&lt;/Year&gt;&lt;RecNum&gt;6&lt;/RecNum&gt;&lt;DisplayText&gt;[28]&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B0136F">
        <w:rPr>
          <w:lang w:eastAsia="x-none"/>
        </w:rPr>
        <w:fldChar w:fldCharType="separate"/>
      </w:r>
      <w:r w:rsidR="002B02DC">
        <w:rPr>
          <w:noProof/>
          <w:lang w:eastAsia="x-none"/>
        </w:rPr>
        <w:t>[</w:t>
      </w:r>
      <w:hyperlink w:anchor="_ENREF_28" w:tooltip="Sæterås, 2011 #6" w:history="1">
        <w:r w:rsidR="002B02DC">
          <w:rPr>
            <w:noProof/>
            <w:lang w:eastAsia="x-none"/>
          </w:rPr>
          <w:t>28</w:t>
        </w:r>
      </w:hyperlink>
      <w:r w:rsidR="002B02DC">
        <w:rPr>
          <w:noProof/>
          <w:lang w:eastAsia="x-none"/>
        </w:rPr>
        <w:t>]</w:t>
      </w:r>
      <w:r w:rsidR="00B0136F">
        <w:rPr>
          <w:lang w:eastAsia="x-none"/>
        </w:rPr>
        <w:fldChar w:fldCharType="end"/>
      </w:r>
      <w:r w:rsidR="00AB5E06">
        <w:rPr>
          <w:lang w:eastAsia="x-none"/>
        </w:rPr>
        <w:t>,</w:t>
      </w:r>
      <w:r>
        <w:rPr>
          <w:lang w:eastAsia="x-none"/>
        </w:rPr>
        <w:t xml:space="preserve"> </w:t>
      </w:r>
      <w:r w:rsidR="00AB5E06">
        <w:rPr>
          <w:lang w:eastAsia="x-none"/>
        </w:rPr>
        <w:t>i</w:t>
      </w:r>
      <w:r>
        <w:rPr>
          <w:lang w:eastAsia="x-none"/>
        </w:rPr>
        <w:t>t</w:t>
      </w:r>
      <w:r w:rsidR="006B06F0">
        <w:rPr>
          <w:lang w:eastAsia="x-none"/>
        </w:rPr>
        <w:t xml:space="preserve"> does go</w:t>
      </w:r>
      <w:r>
        <w:rPr>
          <w:lang w:eastAsia="x-none"/>
        </w:rPr>
        <w:t xml:space="preserve"> a long way to create a p</w:t>
      </w:r>
      <w:r w:rsidR="0043026C">
        <w:rPr>
          <w:lang w:eastAsia="x-none"/>
        </w:rPr>
        <w:t xml:space="preserve">ossible solution for the server </w:t>
      </w:r>
      <w:r>
        <w:rPr>
          <w:lang w:eastAsia="x-none"/>
        </w:rPr>
        <w:t>side of things</w:t>
      </w:r>
      <w:r w:rsidR="00AB5E06">
        <w:rPr>
          <w:lang w:eastAsia="x-none"/>
        </w:rPr>
        <w:t>.</w:t>
      </w:r>
      <w:r>
        <w:rPr>
          <w:lang w:eastAsia="x-none"/>
        </w:rPr>
        <w:t xml:space="preserve"> Detector is currently in production on the West Virginia University home page</w:t>
      </w:r>
      <w:r w:rsidR="00665421">
        <w:rPr>
          <w:lang w:eastAsia="x-none"/>
        </w:rPr>
        <w:t xml:space="preserve"> </w:t>
      </w:r>
      <w:r w:rsidR="008D56FA">
        <w:rPr>
          <w:lang w:eastAsia="x-none"/>
        </w:rPr>
        <w:fldChar w:fldCharType="begin"/>
      </w:r>
      <w:r w:rsidR="002B02DC">
        <w:rPr>
          <w:lang w:eastAsia="x-none"/>
        </w:rPr>
        <w:instrText xml:space="preserve"> ADDIN EN.CITE &lt;EndNote&gt;&lt;Cite&gt;&lt;Author&gt;Olsen&lt;/Author&gt;&lt;Year&gt;2012&lt;/Year&gt;&lt;RecNum&gt;78&lt;/RecNum&gt;&lt;DisplayText&gt;[29]&lt;/DisplayText&gt;&lt;record&gt;&lt;rec-number&gt;78&lt;/rec-number&gt;&lt;foreign-keys&gt;&lt;key app="EN" db-id="0a200tee5sa5e1ex095psptx0zaddvdr5sff"&gt;78&lt;/key&gt;&lt;/foreign-keys&gt;&lt;ref-type name="Blog"&gt;56&lt;/ref-type&gt;&lt;contributors&gt;&lt;authors&gt;&lt;author&gt;Olsen, Dave&lt;/author&gt;&lt;/authors&gt;&lt;/contributors&gt;&lt;titles&gt;&lt;title&gt;Detector v0.8.5 Released: Now Being Used on www.wvu.edu&lt;/title&gt;&lt;secondary-title&gt;Dave Olsen&lt;/secondary-title&gt;&lt;/titles&gt;&lt;volume&gt;2013&lt;/volume&gt;&lt;dates&gt;&lt;year&gt;2012&lt;/year&gt;&lt;/dates&gt;&lt;urls&gt;&lt;related-urls&gt;&lt;url&gt;http://dmolsen.com/2012/02/21/ress-and-the-evolution-of-responsive-web-design/&lt;/url&gt;&lt;/related-urls&gt;&lt;/urls&gt;&lt;/record&gt;&lt;/Cite&gt;&lt;/EndNote&gt;</w:instrText>
      </w:r>
      <w:r w:rsidR="008D56FA">
        <w:rPr>
          <w:lang w:eastAsia="x-none"/>
        </w:rPr>
        <w:fldChar w:fldCharType="separate"/>
      </w:r>
      <w:r w:rsidR="002B02DC">
        <w:rPr>
          <w:noProof/>
          <w:lang w:eastAsia="x-none"/>
        </w:rPr>
        <w:t>[</w:t>
      </w:r>
      <w:hyperlink w:anchor="_ENREF_29" w:tooltip="Olsen, 2012 #78" w:history="1">
        <w:r w:rsidR="002B02DC">
          <w:rPr>
            <w:noProof/>
            <w:lang w:eastAsia="x-none"/>
          </w:rPr>
          <w:t>29</w:t>
        </w:r>
      </w:hyperlink>
      <w:r w:rsidR="002B02DC">
        <w:rPr>
          <w:noProof/>
          <w:lang w:eastAsia="x-none"/>
        </w:rPr>
        <w:t>]</w:t>
      </w:r>
      <w:r w:rsidR="008D56FA">
        <w:rPr>
          <w:lang w:eastAsia="x-none"/>
        </w:rPr>
        <w:fldChar w:fldCharType="end"/>
      </w:r>
      <w:r>
        <w:rPr>
          <w:lang w:eastAsia="x-none"/>
        </w:rPr>
        <w:t>.</w:t>
      </w:r>
    </w:p>
    <w:p w14:paraId="5C64ECA6" w14:textId="77777777" w:rsidR="00036BA1" w:rsidRDefault="00036BA1">
      <w:pPr>
        <w:rPr>
          <w:rFonts w:asciiTheme="majorHAnsi" w:eastAsiaTheme="majorEastAsia" w:hAnsiTheme="majorHAnsi" w:cstheme="majorBidi"/>
          <w:b/>
          <w:bCs/>
          <w:color w:val="345A8A" w:themeColor="accent1" w:themeShade="B5"/>
          <w:sz w:val="32"/>
          <w:szCs w:val="32"/>
        </w:rPr>
      </w:pPr>
      <w:r>
        <w:br w:type="page"/>
      </w:r>
    </w:p>
    <w:p w14:paraId="7A57F193" w14:textId="5EF4476C" w:rsidR="002B3EE3" w:rsidRDefault="002B3EE3" w:rsidP="004A643E">
      <w:pPr>
        <w:pStyle w:val="Heading1"/>
        <w:spacing w:line="360" w:lineRule="auto"/>
        <w:jc w:val="both"/>
      </w:pPr>
      <w:r>
        <w:lastRenderedPageBreak/>
        <w:t>Summary</w:t>
      </w:r>
    </w:p>
    <w:p w14:paraId="32A61E82" w14:textId="10C427BB" w:rsidR="00253264" w:rsidRDefault="00604D81" w:rsidP="004A643E">
      <w:pPr>
        <w:spacing w:line="360" w:lineRule="auto"/>
        <w:jc w:val="both"/>
      </w:pPr>
      <w:r>
        <w:t>In this chapter we ha</w:t>
      </w:r>
      <w:r w:rsidR="002B3EE3">
        <w:t>ve looked at the technologies, langua</w:t>
      </w:r>
      <w:r w:rsidR="00FF2240">
        <w:t>ges and concepts underlying the</w:t>
      </w:r>
      <w:r w:rsidR="002B3EE3">
        <w:t xml:space="preserve"> thesis: HTML, CSS, JavaScript,</w:t>
      </w:r>
      <w:r w:rsidR="00E177E4">
        <w:t xml:space="preserve"> Java,</w:t>
      </w:r>
      <w:r w:rsidR="008379A3">
        <w:t xml:space="preserve"> Device- and Feature Detection,</w:t>
      </w:r>
      <w:r w:rsidR="002B3EE3">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w:t>
      </w:r>
      <w:r w:rsidR="00F255F0">
        <w:t xml:space="preserve"> of my system</w:t>
      </w:r>
      <w:r w:rsidR="00AF7FAA">
        <w:t xml:space="preserve"> clearer, giving an understanding of th</w:t>
      </w:r>
      <w:r w:rsidR="00876730">
        <w:t xml:space="preserve">e technologies it is based upon, </w:t>
      </w:r>
      <w:r w:rsidR="002642C4">
        <w:t>and</w:t>
      </w:r>
      <w:r w:rsidR="00876730">
        <w:t xml:space="preserve"> putting the thesis in a historical context.</w:t>
      </w:r>
      <w:r w:rsidR="00B9343D">
        <w:t xml:space="preserve"> To be able to move forward to create solutions for </w:t>
      </w:r>
      <w:r w:rsidR="004F6B4B">
        <w:t>today’s</w:t>
      </w:r>
      <w:r w:rsidR="00B9343D">
        <w:t xml:space="preserve"> problems, it is important to understand what has already been done and what kind of problems existed before.</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9372FE">
      <w:pPr>
        <w:pStyle w:val="Heading1"/>
        <w:spacing w:line="276" w:lineRule="auto"/>
      </w:pPr>
      <w:r>
        <w:t>Bibliography</w:t>
      </w:r>
    </w:p>
    <w:p w14:paraId="47EC7BF0" w14:textId="77777777" w:rsidR="00253264" w:rsidRPr="00253264" w:rsidRDefault="00253264" w:rsidP="009372FE">
      <w:pPr>
        <w:spacing w:line="276" w:lineRule="auto"/>
      </w:pPr>
    </w:p>
    <w:p w14:paraId="6357FC57" w14:textId="77777777" w:rsidR="002B02DC" w:rsidRPr="002B02DC" w:rsidRDefault="00253264" w:rsidP="002B02DC">
      <w:pPr>
        <w:ind w:left="720" w:hanging="720"/>
        <w:rPr>
          <w:rFonts w:ascii="Cambria" w:hAnsi="Cambria"/>
          <w:noProof/>
        </w:rPr>
      </w:pPr>
      <w:r>
        <w:fldChar w:fldCharType="begin"/>
      </w:r>
      <w:r>
        <w:instrText xml:space="preserve"> ADDIN EN.REFLIST </w:instrText>
      </w:r>
      <w:r>
        <w:fldChar w:fldCharType="separate"/>
      </w:r>
      <w:bookmarkStart w:id="14" w:name="_ENREF_1"/>
      <w:r w:rsidR="002B02DC" w:rsidRPr="002B02DC">
        <w:rPr>
          <w:rFonts w:ascii="Cambria" w:hAnsi="Cambria"/>
          <w:noProof/>
        </w:rPr>
        <w:t>[1]</w:t>
      </w:r>
      <w:r w:rsidR="002B02DC" w:rsidRPr="002B02DC">
        <w:rPr>
          <w:rFonts w:ascii="Cambria" w:hAnsi="Cambria"/>
          <w:noProof/>
        </w:rPr>
        <w:tab/>
        <w:t>T. Berners-Lee, "Information Management: A Proposal," 1989.</w:t>
      </w:r>
      <w:bookmarkEnd w:id="14"/>
    </w:p>
    <w:p w14:paraId="4577AD27" w14:textId="226C5A95" w:rsidR="002B02DC" w:rsidRPr="002B02DC" w:rsidRDefault="002B02DC" w:rsidP="002B02DC">
      <w:pPr>
        <w:ind w:left="720" w:hanging="720"/>
        <w:rPr>
          <w:rFonts w:ascii="Cambria" w:hAnsi="Cambria"/>
          <w:noProof/>
        </w:rPr>
      </w:pPr>
      <w:bookmarkStart w:id="15" w:name="_ENREF_2"/>
      <w:r w:rsidRPr="002B02DC">
        <w:rPr>
          <w:rFonts w:ascii="Cambria" w:hAnsi="Cambria"/>
          <w:noProof/>
        </w:rPr>
        <w:t>[2]</w:t>
      </w:r>
      <w:r w:rsidRPr="002B02DC">
        <w:rPr>
          <w:rFonts w:ascii="Cambria" w:hAnsi="Cambria"/>
          <w:noProof/>
        </w:rPr>
        <w:tab/>
        <w:t xml:space="preserve">W3C. (1992). </w:t>
      </w:r>
      <w:r w:rsidRPr="002B02DC">
        <w:rPr>
          <w:rFonts w:ascii="Cambria" w:hAnsi="Cambria"/>
          <w:i/>
          <w:noProof/>
        </w:rPr>
        <w:t>HTML Tags</w:t>
      </w:r>
      <w:r w:rsidRPr="002B02DC">
        <w:rPr>
          <w:rFonts w:ascii="Cambria" w:hAnsi="Cambria"/>
          <w:noProof/>
        </w:rPr>
        <w:t xml:space="preserve">. Available: </w:t>
      </w:r>
      <w:bookmarkEnd w:id="15"/>
      <w:r>
        <w:rPr>
          <w:rFonts w:ascii="Cambria" w:hAnsi="Cambria"/>
          <w:noProof/>
        </w:rPr>
        <w:fldChar w:fldCharType="begin"/>
      </w:r>
      <w:r>
        <w:rPr>
          <w:rFonts w:ascii="Cambria" w:hAnsi="Cambria"/>
          <w:noProof/>
        </w:rPr>
        <w:instrText xml:space="preserve"> HYPERLINK "http://www.w3.org/History/19921103-hypertext/hypertext/WWW/MarkUp/Tags.html" </w:instrText>
      </w:r>
      <w:r w:rsidR="003242FF">
        <w:rPr>
          <w:rFonts w:ascii="Cambria" w:hAnsi="Cambria"/>
          <w:noProof/>
        </w:rPr>
      </w:r>
      <w:r>
        <w:rPr>
          <w:rFonts w:ascii="Cambria" w:hAnsi="Cambria"/>
          <w:noProof/>
        </w:rPr>
        <w:fldChar w:fldCharType="separate"/>
      </w:r>
      <w:r w:rsidRPr="002B02DC">
        <w:rPr>
          <w:rStyle w:val="Hyperlink"/>
          <w:noProof/>
        </w:rPr>
        <w:t>http://www.w3.org/History/19921103-hypertext/hypertext/WWW/MarkUp/Tags.html</w:t>
      </w:r>
      <w:r>
        <w:rPr>
          <w:rFonts w:ascii="Cambria" w:hAnsi="Cambria"/>
          <w:noProof/>
        </w:rPr>
        <w:fldChar w:fldCharType="end"/>
      </w:r>
    </w:p>
    <w:p w14:paraId="769249AA" w14:textId="77777777" w:rsidR="002B02DC" w:rsidRPr="002B02DC" w:rsidRDefault="002B02DC" w:rsidP="002B02DC">
      <w:pPr>
        <w:ind w:left="720" w:hanging="720"/>
        <w:rPr>
          <w:rFonts w:ascii="Cambria" w:hAnsi="Cambria"/>
          <w:noProof/>
        </w:rPr>
      </w:pPr>
      <w:bookmarkStart w:id="16" w:name="_ENREF_3"/>
      <w:r w:rsidRPr="002B02DC">
        <w:rPr>
          <w:rFonts w:ascii="Cambria" w:hAnsi="Cambria"/>
          <w:noProof/>
        </w:rPr>
        <w:t>[3]</w:t>
      </w:r>
      <w:r w:rsidRPr="002B02DC">
        <w:rPr>
          <w:rFonts w:ascii="Cambria" w:hAnsi="Cambria"/>
          <w:noProof/>
        </w:rPr>
        <w:tab/>
        <w:t xml:space="preserve">ISO, "8879: 1986, Information processing-Text and office systems-Standard Generalized Markup Language (SGML)," </w:t>
      </w:r>
      <w:r w:rsidRPr="002B02DC">
        <w:rPr>
          <w:rFonts w:ascii="Cambria" w:hAnsi="Cambria"/>
          <w:i/>
          <w:noProof/>
        </w:rPr>
        <w:t xml:space="preserve">ISO, Geneva, </w:t>
      </w:r>
      <w:r w:rsidRPr="002B02DC">
        <w:rPr>
          <w:rFonts w:ascii="Cambria" w:hAnsi="Cambria"/>
          <w:noProof/>
        </w:rPr>
        <w:t>1986.</w:t>
      </w:r>
      <w:bookmarkEnd w:id="16"/>
    </w:p>
    <w:p w14:paraId="3D7799F9" w14:textId="77777777" w:rsidR="002B02DC" w:rsidRPr="002B02DC" w:rsidRDefault="002B02DC" w:rsidP="002B02DC">
      <w:pPr>
        <w:ind w:left="720" w:hanging="720"/>
        <w:rPr>
          <w:rFonts w:ascii="Cambria" w:hAnsi="Cambria"/>
          <w:noProof/>
        </w:rPr>
      </w:pPr>
      <w:bookmarkStart w:id="17" w:name="_ENREF_4"/>
      <w:r w:rsidRPr="002B02DC">
        <w:rPr>
          <w:rFonts w:ascii="Cambria" w:hAnsi="Cambria"/>
          <w:noProof/>
        </w:rPr>
        <w:t>[4]</w:t>
      </w:r>
      <w:r w:rsidRPr="002B02DC">
        <w:rPr>
          <w:rFonts w:ascii="Cambria" w:hAnsi="Cambria"/>
          <w:noProof/>
        </w:rPr>
        <w:tab/>
        <w:t xml:space="preserve">H. W. Lie and B. Bos, </w:t>
      </w:r>
      <w:r w:rsidRPr="002B02DC">
        <w:rPr>
          <w:rFonts w:ascii="Cambria" w:hAnsi="Cambria"/>
          <w:i/>
          <w:noProof/>
        </w:rPr>
        <w:t>Cascading style sheets: Designing for the web</w:t>
      </w:r>
      <w:r w:rsidRPr="002B02DC">
        <w:rPr>
          <w:rFonts w:ascii="Cambria" w:hAnsi="Cambria"/>
          <w:noProof/>
        </w:rPr>
        <w:t>: Addison-Wesley Professional, 2005.</w:t>
      </w:r>
      <w:bookmarkEnd w:id="17"/>
    </w:p>
    <w:p w14:paraId="71F2EF49" w14:textId="02038053" w:rsidR="002B02DC" w:rsidRPr="002B02DC" w:rsidRDefault="002B02DC" w:rsidP="002B02DC">
      <w:pPr>
        <w:ind w:left="720" w:hanging="720"/>
        <w:rPr>
          <w:rFonts w:ascii="Cambria" w:hAnsi="Cambria"/>
          <w:noProof/>
        </w:rPr>
      </w:pPr>
      <w:bookmarkStart w:id="18" w:name="_ENREF_5"/>
      <w:r w:rsidRPr="002B02DC">
        <w:rPr>
          <w:rFonts w:ascii="Cambria" w:hAnsi="Cambria"/>
          <w:noProof/>
        </w:rPr>
        <w:t>[5]</w:t>
      </w:r>
      <w:r w:rsidRPr="002B02DC">
        <w:rPr>
          <w:rFonts w:ascii="Cambria" w:hAnsi="Cambria"/>
          <w:noProof/>
        </w:rPr>
        <w:tab/>
        <w:t xml:space="preserve">W3C. (2011). </w:t>
      </w:r>
      <w:r w:rsidRPr="002B02DC">
        <w:rPr>
          <w:rFonts w:ascii="Cambria" w:hAnsi="Cambria"/>
          <w:i/>
          <w:noProof/>
        </w:rPr>
        <w:t>Cascading Style Sheets (CSS) Snapshot 2010</w:t>
      </w:r>
      <w:r w:rsidRPr="002B02DC">
        <w:rPr>
          <w:rFonts w:ascii="Cambria" w:hAnsi="Cambria"/>
          <w:noProof/>
        </w:rPr>
        <w:t xml:space="preserve">. Available: </w:t>
      </w:r>
      <w:bookmarkEnd w:id="18"/>
      <w:r>
        <w:rPr>
          <w:rFonts w:ascii="Cambria" w:hAnsi="Cambria"/>
          <w:noProof/>
        </w:rPr>
        <w:fldChar w:fldCharType="begin"/>
      </w:r>
      <w:r>
        <w:rPr>
          <w:rFonts w:ascii="Cambria" w:hAnsi="Cambria"/>
          <w:noProof/>
        </w:rPr>
        <w:instrText xml:space="preserve"> HYPERLINK "http://www.w3.org/TR/CSS/" </w:instrText>
      </w:r>
      <w:r w:rsidR="003242FF">
        <w:rPr>
          <w:rFonts w:ascii="Cambria" w:hAnsi="Cambria"/>
          <w:noProof/>
        </w:rPr>
      </w:r>
      <w:r>
        <w:rPr>
          <w:rFonts w:ascii="Cambria" w:hAnsi="Cambria"/>
          <w:noProof/>
        </w:rPr>
        <w:fldChar w:fldCharType="separate"/>
      </w:r>
      <w:r w:rsidRPr="002B02DC">
        <w:rPr>
          <w:rStyle w:val="Hyperlink"/>
          <w:noProof/>
        </w:rPr>
        <w:t>http://www.w3.org/TR/CSS/</w:t>
      </w:r>
      <w:r>
        <w:rPr>
          <w:rFonts w:ascii="Cambria" w:hAnsi="Cambria"/>
          <w:noProof/>
        </w:rPr>
        <w:fldChar w:fldCharType="end"/>
      </w:r>
    </w:p>
    <w:p w14:paraId="1FCE8E72" w14:textId="6120F2F0" w:rsidR="002B02DC" w:rsidRPr="002B02DC" w:rsidRDefault="002B02DC" w:rsidP="002B02DC">
      <w:pPr>
        <w:ind w:left="720" w:hanging="720"/>
        <w:rPr>
          <w:rFonts w:ascii="Cambria" w:hAnsi="Cambria"/>
          <w:noProof/>
        </w:rPr>
      </w:pPr>
      <w:bookmarkStart w:id="19" w:name="_ENREF_6"/>
      <w:r w:rsidRPr="002B02DC">
        <w:rPr>
          <w:rFonts w:ascii="Cambria" w:hAnsi="Cambria"/>
          <w:noProof/>
        </w:rPr>
        <w:t>[6]</w:t>
      </w:r>
      <w:r w:rsidRPr="002B02DC">
        <w:rPr>
          <w:rFonts w:ascii="Cambria" w:hAnsi="Cambria"/>
          <w:noProof/>
        </w:rPr>
        <w:tab/>
        <w:t xml:space="preserve">J. Kyrnin. (2013). </w:t>
      </w:r>
      <w:r w:rsidRPr="002B02DC">
        <w:rPr>
          <w:rFonts w:ascii="Cambria" w:hAnsi="Cambria"/>
          <w:i/>
          <w:noProof/>
        </w:rPr>
        <w:t>Origin of the Em</w:t>
      </w:r>
      <w:r w:rsidRPr="002B02DC">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webdesign.about.com/od/fonts/qt/em-origins.htm" </w:instrText>
      </w:r>
      <w:r w:rsidR="003242FF">
        <w:rPr>
          <w:rFonts w:ascii="Cambria" w:hAnsi="Cambria"/>
          <w:noProof/>
        </w:rPr>
      </w:r>
      <w:r>
        <w:rPr>
          <w:rFonts w:ascii="Cambria" w:hAnsi="Cambria"/>
          <w:noProof/>
        </w:rPr>
        <w:fldChar w:fldCharType="separate"/>
      </w:r>
      <w:r w:rsidRPr="002B02DC">
        <w:rPr>
          <w:rStyle w:val="Hyperlink"/>
          <w:noProof/>
        </w:rPr>
        <w:t>http://webdesign.about.com/od/fonts/qt/em-origins.htm</w:t>
      </w:r>
      <w:r>
        <w:rPr>
          <w:rFonts w:ascii="Cambria" w:hAnsi="Cambria"/>
          <w:noProof/>
        </w:rPr>
        <w:fldChar w:fldCharType="end"/>
      </w:r>
    </w:p>
    <w:p w14:paraId="4B693A5A" w14:textId="2D87A9A6" w:rsidR="002B02DC" w:rsidRPr="002B02DC" w:rsidRDefault="002B02DC" w:rsidP="002B02DC">
      <w:pPr>
        <w:ind w:left="720" w:hanging="720"/>
        <w:rPr>
          <w:rFonts w:ascii="Cambria" w:hAnsi="Cambria"/>
          <w:noProof/>
        </w:rPr>
      </w:pPr>
      <w:bookmarkStart w:id="20" w:name="_ENREF_7"/>
      <w:r w:rsidRPr="002B02DC">
        <w:rPr>
          <w:rFonts w:ascii="Cambria" w:hAnsi="Cambria"/>
          <w:noProof/>
        </w:rPr>
        <w:t>[7]</w:t>
      </w:r>
      <w:r w:rsidRPr="002B02DC">
        <w:rPr>
          <w:rFonts w:ascii="Cambria" w:hAnsi="Cambria"/>
          <w:noProof/>
        </w:rPr>
        <w:tab/>
        <w:t xml:space="preserve">W3C. (2011). </w:t>
      </w:r>
      <w:r w:rsidRPr="002B02DC">
        <w:rPr>
          <w:rFonts w:ascii="Cambria" w:hAnsi="Cambria"/>
          <w:i/>
          <w:noProof/>
        </w:rPr>
        <w:t xml:space="preserve">Cascading Style Sheets Level 2 Revision 1 (CSS 2.1) Specification </w:t>
      </w:r>
      <w:r w:rsidRPr="002B02DC">
        <w:rPr>
          <w:rFonts w:ascii="Cambria" w:hAnsi="Cambria"/>
          <w:noProof/>
        </w:rPr>
        <w:t xml:space="preserve">Available: </w:t>
      </w:r>
      <w:bookmarkEnd w:id="20"/>
      <w:r>
        <w:rPr>
          <w:rFonts w:ascii="Cambria" w:hAnsi="Cambria"/>
          <w:noProof/>
        </w:rPr>
        <w:fldChar w:fldCharType="begin"/>
      </w:r>
      <w:r>
        <w:rPr>
          <w:rFonts w:ascii="Cambria" w:hAnsi="Cambria"/>
          <w:noProof/>
        </w:rPr>
        <w:instrText xml:space="preserve"> HYPERLINK "http://www.w3.org/TR/CSS21/" </w:instrText>
      </w:r>
      <w:r w:rsidR="003242FF">
        <w:rPr>
          <w:rFonts w:ascii="Cambria" w:hAnsi="Cambria"/>
          <w:noProof/>
        </w:rPr>
      </w:r>
      <w:r>
        <w:rPr>
          <w:rFonts w:ascii="Cambria" w:hAnsi="Cambria"/>
          <w:noProof/>
        </w:rPr>
        <w:fldChar w:fldCharType="separate"/>
      </w:r>
      <w:r w:rsidRPr="002B02DC">
        <w:rPr>
          <w:rStyle w:val="Hyperlink"/>
          <w:noProof/>
        </w:rPr>
        <w:t>http://www.w3.org/TR/CSS21/</w:t>
      </w:r>
      <w:r>
        <w:rPr>
          <w:rFonts w:ascii="Cambria" w:hAnsi="Cambria"/>
          <w:noProof/>
        </w:rPr>
        <w:fldChar w:fldCharType="end"/>
      </w:r>
    </w:p>
    <w:p w14:paraId="760F8315" w14:textId="7B7D1922" w:rsidR="002B02DC" w:rsidRPr="002B02DC" w:rsidRDefault="002B02DC" w:rsidP="002B02DC">
      <w:pPr>
        <w:ind w:left="720" w:hanging="720"/>
        <w:rPr>
          <w:rFonts w:ascii="Cambria" w:hAnsi="Cambria"/>
          <w:noProof/>
        </w:rPr>
      </w:pPr>
      <w:bookmarkStart w:id="21" w:name="_ENREF_8"/>
      <w:r w:rsidRPr="002B02DC">
        <w:rPr>
          <w:rFonts w:ascii="Cambria" w:hAnsi="Cambria"/>
          <w:noProof/>
        </w:rPr>
        <w:t>[8]</w:t>
      </w:r>
      <w:r w:rsidRPr="002B02DC">
        <w:rPr>
          <w:rFonts w:ascii="Cambria" w:hAnsi="Cambria"/>
          <w:noProof/>
        </w:rPr>
        <w:tab/>
        <w:t xml:space="preserve">T. Berners-Lee. (1991). </w:t>
      </w:r>
      <w:r w:rsidRPr="002B02DC">
        <w:rPr>
          <w:rFonts w:ascii="Cambria" w:hAnsi="Cambria"/>
          <w:i/>
          <w:noProof/>
        </w:rPr>
        <w:t>World Wide Web</w:t>
      </w:r>
      <w:r w:rsidRPr="002B02DC">
        <w:rPr>
          <w:rFonts w:ascii="Cambria" w:hAnsi="Cambria"/>
          <w:noProof/>
        </w:rPr>
        <w:t xml:space="preserve">. Available: </w:t>
      </w:r>
      <w:bookmarkEnd w:id="21"/>
      <w:r>
        <w:rPr>
          <w:rFonts w:ascii="Cambria" w:hAnsi="Cambria"/>
          <w:noProof/>
        </w:rPr>
        <w:fldChar w:fldCharType="begin"/>
      </w:r>
      <w:r>
        <w:rPr>
          <w:rFonts w:ascii="Cambria" w:hAnsi="Cambria"/>
          <w:noProof/>
        </w:rPr>
        <w:instrText xml:space="preserve"> HYPERLINK "http://info.cern.ch/hypertext/WWW/TheProject.html" </w:instrText>
      </w:r>
      <w:r w:rsidR="003242FF">
        <w:rPr>
          <w:rFonts w:ascii="Cambria" w:hAnsi="Cambria"/>
          <w:noProof/>
        </w:rPr>
      </w:r>
      <w:r>
        <w:rPr>
          <w:rFonts w:ascii="Cambria" w:hAnsi="Cambria"/>
          <w:noProof/>
        </w:rPr>
        <w:fldChar w:fldCharType="separate"/>
      </w:r>
      <w:r w:rsidRPr="002B02DC">
        <w:rPr>
          <w:rStyle w:val="Hyperlink"/>
          <w:noProof/>
        </w:rPr>
        <w:t>http://info.cern.ch/hypertext/WWW/TheProject.html</w:t>
      </w:r>
      <w:r>
        <w:rPr>
          <w:rFonts w:ascii="Cambria" w:hAnsi="Cambria"/>
          <w:noProof/>
        </w:rPr>
        <w:fldChar w:fldCharType="end"/>
      </w:r>
    </w:p>
    <w:p w14:paraId="3747D651" w14:textId="4DB149BF" w:rsidR="002B02DC" w:rsidRPr="002B02DC" w:rsidRDefault="002B02DC" w:rsidP="002B02DC">
      <w:pPr>
        <w:ind w:left="720" w:hanging="720"/>
        <w:rPr>
          <w:rFonts w:ascii="Cambria" w:hAnsi="Cambria"/>
          <w:noProof/>
        </w:rPr>
      </w:pPr>
      <w:bookmarkStart w:id="22" w:name="_ENREF_9"/>
      <w:r w:rsidRPr="002B02DC">
        <w:rPr>
          <w:rFonts w:ascii="Cambria" w:hAnsi="Cambria"/>
          <w:noProof/>
        </w:rPr>
        <w:t>[9]</w:t>
      </w:r>
      <w:r w:rsidRPr="002B02DC">
        <w:rPr>
          <w:rFonts w:ascii="Cambria" w:hAnsi="Cambria"/>
          <w:noProof/>
        </w:rPr>
        <w:tab/>
        <w:t xml:space="preserve">W3C. (2012). </w:t>
      </w:r>
      <w:r w:rsidRPr="002B02DC">
        <w:rPr>
          <w:rFonts w:ascii="Cambria" w:hAnsi="Cambria"/>
          <w:i/>
          <w:noProof/>
        </w:rPr>
        <w:t>A Short History of JavaScript</w:t>
      </w:r>
      <w:r w:rsidRPr="002B02DC">
        <w:rPr>
          <w:rFonts w:ascii="Cambria" w:hAnsi="Cambria"/>
          <w:noProof/>
        </w:rPr>
        <w:t xml:space="preserve">. Available: </w:t>
      </w:r>
      <w:bookmarkEnd w:id="22"/>
      <w:r>
        <w:rPr>
          <w:rFonts w:ascii="Cambria" w:hAnsi="Cambria"/>
          <w:noProof/>
        </w:rPr>
        <w:fldChar w:fldCharType="begin"/>
      </w:r>
      <w:r>
        <w:rPr>
          <w:rFonts w:ascii="Cambria" w:hAnsi="Cambria"/>
          <w:noProof/>
        </w:rPr>
        <w:instrText xml:space="preserve"> HYPERLINK "http://www.w3.org/community/webed/wiki/A_Short_History_of_JavaScript" </w:instrText>
      </w:r>
      <w:r w:rsidR="003242FF">
        <w:rPr>
          <w:rFonts w:ascii="Cambria" w:hAnsi="Cambria"/>
          <w:noProof/>
        </w:rPr>
      </w:r>
      <w:r>
        <w:rPr>
          <w:rFonts w:ascii="Cambria" w:hAnsi="Cambria"/>
          <w:noProof/>
        </w:rPr>
        <w:fldChar w:fldCharType="separate"/>
      </w:r>
      <w:r w:rsidRPr="002B02DC">
        <w:rPr>
          <w:rStyle w:val="Hyperlink"/>
          <w:noProof/>
        </w:rPr>
        <w:t>http://www.w3.org/community/webed/wiki/A_Short_History_of_JavaScript</w:t>
      </w:r>
      <w:r>
        <w:rPr>
          <w:rFonts w:ascii="Cambria" w:hAnsi="Cambria"/>
          <w:noProof/>
        </w:rPr>
        <w:fldChar w:fldCharType="end"/>
      </w:r>
    </w:p>
    <w:p w14:paraId="6EA2AC28" w14:textId="77777777" w:rsidR="002B02DC" w:rsidRPr="002B02DC" w:rsidRDefault="002B02DC" w:rsidP="002B02DC">
      <w:pPr>
        <w:ind w:left="720" w:hanging="720"/>
        <w:rPr>
          <w:rFonts w:ascii="Cambria" w:hAnsi="Cambria"/>
          <w:noProof/>
        </w:rPr>
      </w:pPr>
      <w:bookmarkStart w:id="23" w:name="_ENREF_10"/>
      <w:r w:rsidRPr="002B02DC">
        <w:rPr>
          <w:rFonts w:ascii="Cambria" w:hAnsi="Cambria"/>
          <w:noProof/>
        </w:rPr>
        <w:t>[10]</w:t>
      </w:r>
      <w:r w:rsidRPr="002B02DC">
        <w:rPr>
          <w:rFonts w:ascii="Cambria" w:hAnsi="Cambria"/>
          <w:noProof/>
        </w:rPr>
        <w:tab/>
        <w:t xml:space="preserve">R. Sharp, "What is a Polyfill?," in </w:t>
      </w:r>
      <w:r w:rsidRPr="002B02DC">
        <w:rPr>
          <w:rFonts w:ascii="Cambria" w:hAnsi="Cambria"/>
          <w:i/>
          <w:noProof/>
        </w:rPr>
        <w:t>remy sharp’s b:log</w:t>
      </w:r>
      <w:r w:rsidRPr="002B02DC">
        <w:rPr>
          <w:rFonts w:ascii="Cambria" w:hAnsi="Cambria"/>
          <w:noProof/>
        </w:rPr>
        <w:t xml:space="preserve"> vol. 2013, ed, 2010.</w:t>
      </w:r>
      <w:bookmarkEnd w:id="23"/>
    </w:p>
    <w:p w14:paraId="09A13C47" w14:textId="56936720" w:rsidR="002B02DC" w:rsidRPr="002B02DC" w:rsidRDefault="002B02DC" w:rsidP="002B02DC">
      <w:pPr>
        <w:ind w:left="720" w:hanging="720"/>
        <w:rPr>
          <w:rFonts w:ascii="Cambria" w:hAnsi="Cambria"/>
          <w:noProof/>
        </w:rPr>
      </w:pPr>
      <w:bookmarkStart w:id="24" w:name="_ENREF_11"/>
      <w:r w:rsidRPr="002B02DC">
        <w:rPr>
          <w:rFonts w:ascii="Cambria" w:hAnsi="Cambria"/>
          <w:noProof/>
        </w:rPr>
        <w:t>[11]</w:t>
      </w:r>
      <w:r w:rsidRPr="002B02DC">
        <w:rPr>
          <w:rFonts w:ascii="Cambria" w:hAnsi="Cambria"/>
          <w:noProof/>
        </w:rPr>
        <w:tab/>
        <w:t xml:space="preserve">Sun. (1997). </w:t>
      </w:r>
      <w:r w:rsidRPr="002B02DC">
        <w:rPr>
          <w:rFonts w:ascii="Cambria" w:hAnsi="Cambria"/>
          <w:i/>
          <w:noProof/>
        </w:rPr>
        <w:t>The Java Language Environment</w:t>
      </w:r>
      <w:r w:rsidRPr="002B02DC">
        <w:rPr>
          <w:rFonts w:ascii="Cambria" w:hAnsi="Cambria"/>
          <w:noProof/>
        </w:rPr>
        <w:t xml:space="preserve">. Available: </w:t>
      </w:r>
      <w:bookmarkEnd w:id="24"/>
      <w:r>
        <w:rPr>
          <w:rFonts w:ascii="Cambria" w:hAnsi="Cambria"/>
          <w:noProof/>
        </w:rPr>
        <w:fldChar w:fldCharType="begin"/>
      </w:r>
      <w:r>
        <w:rPr>
          <w:rFonts w:ascii="Cambria" w:hAnsi="Cambria"/>
          <w:noProof/>
        </w:rPr>
        <w:instrText xml:space="preserve"> HYPERLINK "http://www.oracle.com/technetwork/java/intro-141325.html" </w:instrText>
      </w:r>
      <w:r w:rsidR="003242FF">
        <w:rPr>
          <w:rFonts w:ascii="Cambria" w:hAnsi="Cambria"/>
          <w:noProof/>
        </w:rPr>
      </w:r>
      <w:r>
        <w:rPr>
          <w:rFonts w:ascii="Cambria" w:hAnsi="Cambria"/>
          <w:noProof/>
        </w:rPr>
        <w:fldChar w:fldCharType="separate"/>
      </w:r>
      <w:r w:rsidRPr="002B02DC">
        <w:rPr>
          <w:rStyle w:val="Hyperlink"/>
          <w:noProof/>
        </w:rPr>
        <w:t>http://www.oracle.com/technetwork/java/intro-141325.html</w:t>
      </w:r>
      <w:r>
        <w:rPr>
          <w:rFonts w:ascii="Cambria" w:hAnsi="Cambria"/>
          <w:noProof/>
        </w:rPr>
        <w:fldChar w:fldCharType="end"/>
      </w:r>
    </w:p>
    <w:p w14:paraId="16702815" w14:textId="1CD34295" w:rsidR="002B02DC" w:rsidRPr="002B02DC" w:rsidRDefault="002B02DC" w:rsidP="002B02DC">
      <w:pPr>
        <w:ind w:left="720" w:hanging="720"/>
        <w:rPr>
          <w:rFonts w:ascii="Cambria" w:hAnsi="Cambria"/>
          <w:noProof/>
        </w:rPr>
      </w:pPr>
      <w:bookmarkStart w:id="25" w:name="_ENREF_12"/>
      <w:r w:rsidRPr="002B02DC">
        <w:rPr>
          <w:rFonts w:ascii="Cambria" w:hAnsi="Cambria"/>
          <w:noProof/>
        </w:rPr>
        <w:t>[12]</w:t>
      </w:r>
      <w:r w:rsidRPr="002B02DC">
        <w:rPr>
          <w:rFonts w:ascii="Cambria" w:hAnsi="Cambria"/>
          <w:noProof/>
        </w:rPr>
        <w:tab/>
        <w:t xml:space="preserve">Oracle. (2013). </w:t>
      </w:r>
      <w:r w:rsidRPr="002B02DC">
        <w:rPr>
          <w:rFonts w:ascii="Cambria" w:hAnsi="Cambria"/>
          <w:i/>
          <w:noProof/>
        </w:rPr>
        <w:t>The History of Java Technology</w:t>
      </w:r>
      <w:r w:rsidRPr="002B02DC">
        <w:rPr>
          <w:rFonts w:ascii="Cambria" w:hAnsi="Cambria"/>
          <w:noProof/>
        </w:rPr>
        <w:t xml:space="preserve">. Available: </w:t>
      </w:r>
      <w:bookmarkEnd w:id="25"/>
      <w:r>
        <w:rPr>
          <w:rFonts w:ascii="Cambria" w:hAnsi="Cambria"/>
          <w:noProof/>
        </w:rPr>
        <w:fldChar w:fldCharType="begin"/>
      </w:r>
      <w:r>
        <w:rPr>
          <w:rFonts w:ascii="Cambria" w:hAnsi="Cambria"/>
          <w:noProof/>
        </w:rPr>
        <w:instrText xml:space="preserve"> HYPERLINK "http://www.oracle.com/technetwork/java/javase/overview/javahistory-index-198355.html" </w:instrText>
      </w:r>
      <w:r w:rsidR="003242FF">
        <w:rPr>
          <w:rFonts w:ascii="Cambria" w:hAnsi="Cambria"/>
          <w:noProof/>
        </w:rPr>
      </w:r>
      <w:r>
        <w:rPr>
          <w:rFonts w:ascii="Cambria" w:hAnsi="Cambria"/>
          <w:noProof/>
        </w:rPr>
        <w:fldChar w:fldCharType="separate"/>
      </w:r>
      <w:r w:rsidRPr="002B02DC">
        <w:rPr>
          <w:rStyle w:val="Hyperlink"/>
          <w:noProof/>
        </w:rPr>
        <w:t>http://www.oracle.com/technetwork/java/javase/overview/javahistory-index-198355.html</w:t>
      </w:r>
      <w:r>
        <w:rPr>
          <w:rFonts w:ascii="Cambria" w:hAnsi="Cambria"/>
          <w:noProof/>
        </w:rPr>
        <w:fldChar w:fldCharType="end"/>
      </w:r>
    </w:p>
    <w:p w14:paraId="0F0D2A0F" w14:textId="4273DC2F" w:rsidR="002B02DC" w:rsidRPr="002B02DC" w:rsidRDefault="002B02DC" w:rsidP="002B02DC">
      <w:pPr>
        <w:ind w:left="720" w:hanging="720"/>
        <w:rPr>
          <w:rFonts w:ascii="Cambria" w:hAnsi="Cambria"/>
          <w:noProof/>
        </w:rPr>
      </w:pPr>
      <w:bookmarkStart w:id="26" w:name="_ENREF_13"/>
      <w:r w:rsidRPr="002B02DC">
        <w:rPr>
          <w:rFonts w:ascii="Cambria" w:hAnsi="Cambria"/>
          <w:noProof/>
        </w:rPr>
        <w:t>[13]</w:t>
      </w:r>
      <w:r w:rsidRPr="002B02DC">
        <w:rPr>
          <w:rFonts w:ascii="Cambria" w:hAnsi="Cambria"/>
          <w:noProof/>
        </w:rPr>
        <w:tab/>
        <w:t xml:space="preserve">TIOBE. (2013). </w:t>
      </w:r>
      <w:r w:rsidRPr="002B02DC">
        <w:rPr>
          <w:rFonts w:ascii="Cambria" w:hAnsi="Cambria"/>
          <w:i/>
          <w:noProof/>
        </w:rPr>
        <w:t>TIOBE Programming Community Index</w:t>
      </w:r>
      <w:r w:rsidRPr="002B02DC">
        <w:rPr>
          <w:rFonts w:ascii="Cambria" w:hAnsi="Cambria"/>
          <w:noProof/>
        </w:rPr>
        <w:t xml:space="preserve">. Available: </w:t>
      </w:r>
      <w:bookmarkEnd w:id="26"/>
      <w:r>
        <w:rPr>
          <w:rFonts w:ascii="Cambria" w:hAnsi="Cambria"/>
          <w:noProof/>
        </w:rPr>
        <w:fldChar w:fldCharType="begin"/>
      </w:r>
      <w:r>
        <w:rPr>
          <w:rFonts w:ascii="Cambria" w:hAnsi="Cambria"/>
          <w:noProof/>
        </w:rPr>
        <w:instrText xml:space="preserve"> HYPERLINK "http://www.tiobe.com/index.php/content/paperinfo/tpci/index.html" </w:instrText>
      </w:r>
      <w:r w:rsidR="003242FF">
        <w:rPr>
          <w:rFonts w:ascii="Cambria" w:hAnsi="Cambria"/>
          <w:noProof/>
        </w:rPr>
      </w:r>
      <w:r>
        <w:rPr>
          <w:rFonts w:ascii="Cambria" w:hAnsi="Cambria"/>
          <w:noProof/>
        </w:rPr>
        <w:fldChar w:fldCharType="separate"/>
      </w:r>
      <w:r w:rsidRPr="002B02DC">
        <w:rPr>
          <w:rStyle w:val="Hyperlink"/>
          <w:noProof/>
        </w:rPr>
        <w:t>http://www.tiobe.com/index.php/content/paperinfo/tpci/index.html</w:t>
      </w:r>
      <w:r>
        <w:rPr>
          <w:rFonts w:ascii="Cambria" w:hAnsi="Cambria"/>
          <w:noProof/>
        </w:rPr>
        <w:fldChar w:fldCharType="end"/>
      </w:r>
    </w:p>
    <w:p w14:paraId="6E7E4A9A" w14:textId="77777777" w:rsidR="002B02DC" w:rsidRPr="002B02DC" w:rsidRDefault="002B02DC" w:rsidP="002B02DC">
      <w:pPr>
        <w:ind w:left="720" w:hanging="720"/>
        <w:rPr>
          <w:rFonts w:ascii="Cambria" w:hAnsi="Cambria"/>
          <w:noProof/>
        </w:rPr>
      </w:pPr>
      <w:bookmarkStart w:id="27" w:name="_ENREF_14"/>
      <w:r w:rsidRPr="002B02DC">
        <w:rPr>
          <w:rFonts w:ascii="Cambria" w:hAnsi="Cambria"/>
          <w:noProof/>
        </w:rPr>
        <w:t>[14]</w:t>
      </w:r>
      <w:r w:rsidRPr="002B02DC">
        <w:rPr>
          <w:rFonts w:ascii="Cambria" w:hAnsi="Cambria"/>
          <w:noProof/>
        </w:rPr>
        <w:tab/>
        <w:t xml:space="preserve">R. Johnson, </w:t>
      </w:r>
      <w:r w:rsidRPr="002B02DC">
        <w:rPr>
          <w:rFonts w:ascii="Cambria" w:hAnsi="Cambria"/>
          <w:i/>
          <w:noProof/>
        </w:rPr>
        <w:t>Expert one-on-one J2EE design and development</w:t>
      </w:r>
      <w:r w:rsidRPr="002B02DC">
        <w:rPr>
          <w:rFonts w:ascii="Cambria" w:hAnsi="Cambria"/>
          <w:noProof/>
        </w:rPr>
        <w:t>: Wrox, 2004.</w:t>
      </w:r>
      <w:bookmarkEnd w:id="27"/>
    </w:p>
    <w:p w14:paraId="02A2C794" w14:textId="77777777" w:rsidR="002B02DC" w:rsidRPr="002B02DC" w:rsidRDefault="002B02DC" w:rsidP="002B02DC">
      <w:pPr>
        <w:ind w:left="720" w:hanging="720"/>
        <w:rPr>
          <w:rFonts w:ascii="Cambria" w:hAnsi="Cambria"/>
          <w:noProof/>
        </w:rPr>
      </w:pPr>
      <w:bookmarkStart w:id="28" w:name="_ENREF_15"/>
      <w:r w:rsidRPr="002B02DC">
        <w:rPr>
          <w:rFonts w:ascii="Cambria" w:hAnsi="Cambria"/>
          <w:noProof/>
        </w:rPr>
        <w:t>[15]</w:t>
      </w:r>
      <w:r w:rsidRPr="002B02DC">
        <w:rPr>
          <w:rFonts w:ascii="Cambria" w:hAnsi="Cambria"/>
          <w:noProof/>
        </w:rPr>
        <w:tab/>
        <w:t xml:space="preserve">S. Champeon, "Progressive Enhancement and the Future of Web Design," in </w:t>
      </w:r>
      <w:r w:rsidRPr="002B02DC">
        <w:rPr>
          <w:rFonts w:ascii="Cambria" w:hAnsi="Cambria"/>
          <w:i/>
          <w:noProof/>
        </w:rPr>
        <w:t>Thought Leadership</w:t>
      </w:r>
      <w:r w:rsidRPr="002B02DC">
        <w:rPr>
          <w:rFonts w:ascii="Cambria" w:hAnsi="Cambria"/>
          <w:noProof/>
        </w:rPr>
        <w:t xml:space="preserve"> vol. 2013, ed, 2003.</w:t>
      </w:r>
      <w:bookmarkEnd w:id="28"/>
    </w:p>
    <w:p w14:paraId="5A76E87E" w14:textId="77777777" w:rsidR="002B02DC" w:rsidRPr="002B02DC" w:rsidRDefault="002B02DC" w:rsidP="002B02DC">
      <w:pPr>
        <w:ind w:left="720" w:hanging="720"/>
        <w:rPr>
          <w:rFonts w:ascii="Cambria" w:hAnsi="Cambria"/>
          <w:noProof/>
        </w:rPr>
      </w:pPr>
      <w:bookmarkStart w:id="29" w:name="_ENREF_16"/>
      <w:r w:rsidRPr="002B02DC">
        <w:rPr>
          <w:rFonts w:ascii="Cambria" w:hAnsi="Cambria"/>
          <w:noProof/>
        </w:rPr>
        <w:t>[16]</w:t>
      </w:r>
      <w:r w:rsidRPr="002B02DC">
        <w:rPr>
          <w:rFonts w:ascii="Cambria" w:hAnsi="Cambria"/>
          <w:noProof/>
        </w:rPr>
        <w:tab/>
        <w:t xml:space="preserve">M. Murphy and M. Meeker, "Top mobile internet trends," </w:t>
      </w:r>
      <w:r w:rsidRPr="002B02DC">
        <w:rPr>
          <w:rFonts w:ascii="Cambria" w:hAnsi="Cambria"/>
          <w:i/>
          <w:noProof/>
        </w:rPr>
        <w:t xml:space="preserve">KPCB Relationship Capital, </w:t>
      </w:r>
      <w:r w:rsidRPr="002B02DC">
        <w:rPr>
          <w:rFonts w:ascii="Cambria" w:hAnsi="Cambria"/>
          <w:noProof/>
        </w:rPr>
        <w:t>2011.</w:t>
      </w:r>
      <w:bookmarkEnd w:id="29"/>
    </w:p>
    <w:p w14:paraId="1F4B5B42" w14:textId="77777777" w:rsidR="002B02DC" w:rsidRPr="002B02DC" w:rsidRDefault="002B02DC" w:rsidP="002B02DC">
      <w:pPr>
        <w:ind w:left="720" w:hanging="720"/>
        <w:rPr>
          <w:rFonts w:ascii="Cambria" w:hAnsi="Cambria"/>
          <w:noProof/>
        </w:rPr>
      </w:pPr>
      <w:bookmarkStart w:id="30" w:name="_ENREF_17"/>
      <w:r w:rsidRPr="002B02DC">
        <w:rPr>
          <w:rFonts w:ascii="Cambria" w:hAnsi="Cambria"/>
          <w:noProof/>
        </w:rPr>
        <w:t>[17]</w:t>
      </w:r>
      <w:r w:rsidRPr="002B02DC">
        <w:rPr>
          <w:rFonts w:ascii="Cambria" w:hAnsi="Cambria"/>
          <w:noProof/>
        </w:rPr>
        <w:tab/>
        <w:t xml:space="preserve">E. Marcotte, "Responsive Web Design," in </w:t>
      </w:r>
      <w:r w:rsidRPr="002B02DC">
        <w:rPr>
          <w:rFonts w:ascii="Cambria" w:hAnsi="Cambria"/>
          <w:i/>
          <w:noProof/>
        </w:rPr>
        <w:t>A List Apart</w:t>
      </w:r>
      <w:r w:rsidRPr="002B02DC">
        <w:rPr>
          <w:rFonts w:ascii="Cambria" w:hAnsi="Cambria"/>
          <w:noProof/>
        </w:rPr>
        <w:t xml:space="preserve"> vol. 2012, ed, 2010.</w:t>
      </w:r>
      <w:bookmarkEnd w:id="30"/>
    </w:p>
    <w:p w14:paraId="67E26D1E" w14:textId="77777777" w:rsidR="002B02DC" w:rsidRPr="002B02DC" w:rsidRDefault="002B02DC" w:rsidP="002B02DC">
      <w:pPr>
        <w:ind w:left="720" w:hanging="720"/>
        <w:rPr>
          <w:rFonts w:ascii="Cambria" w:hAnsi="Cambria"/>
          <w:noProof/>
        </w:rPr>
      </w:pPr>
      <w:bookmarkStart w:id="31" w:name="_ENREF_18"/>
      <w:r w:rsidRPr="002B02DC">
        <w:rPr>
          <w:rFonts w:ascii="Cambria" w:hAnsi="Cambria"/>
          <w:noProof/>
        </w:rPr>
        <w:t>[18]</w:t>
      </w:r>
      <w:r w:rsidRPr="002B02DC">
        <w:rPr>
          <w:rFonts w:ascii="Cambria" w:hAnsi="Cambria"/>
          <w:noProof/>
        </w:rPr>
        <w:tab/>
        <w:t xml:space="preserve">E. Marcotte, </w:t>
      </w:r>
      <w:r w:rsidRPr="002B02DC">
        <w:rPr>
          <w:rFonts w:ascii="Cambria" w:hAnsi="Cambria"/>
          <w:i/>
          <w:noProof/>
        </w:rPr>
        <w:t>Responsive Web Design</w:t>
      </w:r>
      <w:r w:rsidRPr="002B02DC">
        <w:rPr>
          <w:rFonts w:ascii="Cambria" w:hAnsi="Cambria"/>
          <w:noProof/>
        </w:rPr>
        <w:t>, 2011.</w:t>
      </w:r>
      <w:bookmarkEnd w:id="31"/>
    </w:p>
    <w:p w14:paraId="16613C50" w14:textId="77777777" w:rsidR="002B02DC" w:rsidRPr="002B02DC" w:rsidRDefault="002B02DC" w:rsidP="002B02DC">
      <w:pPr>
        <w:ind w:left="720" w:hanging="720"/>
        <w:rPr>
          <w:rFonts w:ascii="Cambria" w:hAnsi="Cambria"/>
          <w:noProof/>
        </w:rPr>
      </w:pPr>
      <w:bookmarkStart w:id="32" w:name="_ENREF_19"/>
      <w:r w:rsidRPr="002B02DC">
        <w:rPr>
          <w:rFonts w:ascii="Cambria" w:hAnsi="Cambria"/>
          <w:noProof/>
        </w:rPr>
        <w:t>[19]</w:t>
      </w:r>
      <w:r w:rsidRPr="002B02DC">
        <w:rPr>
          <w:rFonts w:ascii="Cambria" w:hAnsi="Cambria"/>
          <w:noProof/>
        </w:rPr>
        <w:tab/>
        <w:t xml:space="preserve">J. Grigsby, "CSS Media Query for Mobile is Fool’s Gold," in </w:t>
      </w:r>
      <w:r w:rsidRPr="002B02DC">
        <w:rPr>
          <w:rFonts w:ascii="Cambria" w:hAnsi="Cambria"/>
          <w:i/>
          <w:noProof/>
        </w:rPr>
        <w:t>Cloud Four Blog</w:t>
      </w:r>
      <w:r w:rsidRPr="002B02DC">
        <w:rPr>
          <w:rFonts w:ascii="Cambria" w:hAnsi="Cambria"/>
          <w:noProof/>
        </w:rPr>
        <w:t xml:space="preserve"> vol. 2012, ed, 2010.</w:t>
      </w:r>
      <w:bookmarkEnd w:id="32"/>
    </w:p>
    <w:p w14:paraId="3C8D0F6D" w14:textId="77777777" w:rsidR="002B02DC" w:rsidRPr="002B02DC" w:rsidRDefault="002B02DC" w:rsidP="002B02DC">
      <w:pPr>
        <w:ind w:left="720" w:hanging="720"/>
        <w:rPr>
          <w:rFonts w:ascii="Cambria" w:hAnsi="Cambria"/>
          <w:noProof/>
        </w:rPr>
      </w:pPr>
      <w:bookmarkStart w:id="33" w:name="_ENREF_20"/>
      <w:r w:rsidRPr="002B02DC">
        <w:rPr>
          <w:rFonts w:ascii="Cambria" w:hAnsi="Cambria"/>
          <w:noProof/>
        </w:rPr>
        <w:t>[20]</w:t>
      </w:r>
      <w:r w:rsidRPr="002B02DC">
        <w:rPr>
          <w:rFonts w:ascii="Cambria" w:hAnsi="Cambria"/>
          <w:noProof/>
        </w:rPr>
        <w:tab/>
        <w:t xml:space="preserve">L. Wroblewski, </w:t>
      </w:r>
      <w:r w:rsidRPr="002B02DC">
        <w:rPr>
          <w:rFonts w:ascii="Cambria" w:hAnsi="Cambria"/>
          <w:i/>
          <w:noProof/>
        </w:rPr>
        <w:t>Mobile First</w:t>
      </w:r>
      <w:r w:rsidRPr="002B02DC">
        <w:rPr>
          <w:rFonts w:ascii="Cambria" w:hAnsi="Cambria"/>
          <w:noProof/>
        </w:rPr>
        <w:t>, 2011.</w:t>
      </w:r>
      <w:bookmarkEnd w:id="33"/>
    </w:p>
    <w:p w14:paraId="2340F308" w14:textId="6AF3204A" w:rsidR="002B02DC" w:rsidRPr="002B02DC" w:rsidRDefault="002B02DC" w:rsidP="002B02DC">
      <w:pPr>
        <w:ind w:left="720" w:hanging="720"/>
        <w:rPr>
          <w:rFonts w:ascii="Cambria" w:hAnsi="Cambria"/>
          <w:noProof/>
        </w:rPr>
      </w:pPr>
      <w:bookmarkStart w:id="34" w:name="_ENREF_21"/>
      <w:r w:rsidRPr="002B02DC">
        <w:rPr>
          <w:rFonts w:ascii="Cambria" w:hAnsi="Cambria"/>
          <w:noProof/>
        </w:rPr>
        <w:t>[21]</w:t>
      </w:r>
      <w:r w:rsidRPr="002B02DC">
        <w:rPr>
          <w:rFonts w:ascii="Cambria" w:hAnsi="Cambria"/>
          <w:noProof/>
        </w:rPr>
        <w:tab/>
        <w:t xml:space="preserve">W3C. (2006). </w:t>
      </w:r>
      <w:r w:rsidRPr="002B02DC">
        <w:rPr>
          <w:rFonts w:ascii="Cambria" w:hAnsi="Cambria"/>
          <w:i/>
          <w:noProof/>
        </w:rPr>
        <w:t>Device Description Repository Requirements 1.0</w:t>
      </w:r>
      <w:r w:rsidRPr="002B02DC">
        <w:rPr>
          <w:rFonts w:ascii="Cambria" w:hAnsi="Cambria"/>
          <w:noProof/>
        </w:rPr>
        <w:t xml:space="preserve">. Available: </w:t>
      </w:r>
      <w:bookmarkEnd w:id="34"/>
      <w:r>
        <w:rPr>
          <w:rFonts w:ascii="Cambria" w:hAnsi="Cambria"/>
          <w:noProof/>
        </w:rPr>
        <w:fldChar w:fldCharType="begin"/>
      </w:r>
      <w:r>
        <w:rPr>
          <w:rFonts w:ascii="Cambria" w:hAnsi="Cambria"/>
          <w:noProof/>
        </w:rPr>
        <w:instrText xml:space="preserve"> HYPERLINK "http://www.w3.org/TR/2006/WD-DDR-requirements-20060410/" </w:instrText>
      </w:r>
      <w:r w:rsidR="003242FF">
        <w:rPr>
          <w:rFonts w:ascii="Cambria" w:hAnsi="Cambria"/>
          <w:noProof/>
        </w:rPr>
      </w:r>
      <w:r>
        <w:rPr>
          <w:rFonts w:ascii="Cambria" w:hAnsi="Cambria"/>
          <w:noProof/>
        </w:rPr>
        <w:fldChar w:fldCharType="separate"/>
      </w:r>
      <w:r w:rsidRPr="002B02DC">
        <w:rPr>
          <w:rStyle w:val="Hyperlink"/>
          <w:noProof/>
        </w:rPr>
        <w:t>http://www.w3.org/TR/2006/WD-DDR-requirements-20060410/</w:t>
      </w:r>
      <w:r>
        <w:rPr>
          <w:rFonts w:ascii="Cambria" w:hAnsi="Cambria"/>
          <w:noProof/>
        </w:rPr>
        <w:fldChar w:fldCharType="end"/>
      </w:r>
    </w:p>
    <w:p w14:paraId="71974D65" w14:textId="712C11F8" w:rsidR="002B02DC" w:rsidRPr="002B02DC" w:rsidRDefault="002B02DC" w:rsidP="002B02DC">
      <w:pPr>
        <w:ind w:left="720" w:hanging="720"/>
        <w:rPr>
          <w:rFonts w:ascii="Cambria" w:hAnsi="Cambria"/>
          <w:noProof/>
        </w:rPr>
      </w:pPr>
      <w:bookmarkStart w:id="35" w:name="_ENREF_22"/>
      <w:r w:rsidRPr="002B02DC">
        <w:rPr>
          <w:rFonts w:ascii="Cambria" w:hAnsi="Cambria"/>
          <w:noProof/>
        </w:rPr>
        <w:t>[22]</w:t>
      </w:r>
      <w:r w:rsidRPr="002B02DC">
        <w:rPr>
          <w:rFonts w:ascii="Cambria" w:hAnsi="Cambria"/>
          <w:noProof/>
        </w:rPr>
        <w:tab/>
        <w:t xml:space="preserve">ScientiaMobile. (2012). </w:t>
      </w:r>
      <w:r w:rsidRPr="002B02DC">
        <w:rPr>
          <w:rFonts w:ascii="Cambria" w:hAnsi="Cambria"/>
          <w:i/>
          <w:noProof/>
        </w:rPr>
        <w:t>What is WURFL?</w:t>
      </w:r>
      <w:r w:rsidRPr="002B02DC">
        <w:rPr>
          <w:rFonts w:ascii="Cambria" w:hAnsi="Cambria"/>
          <w:noProof/>
        </w:rPr>
        <w:t xml:space="preserve"> Available: </w:t>
      </w:r>
      <w:bookmarkEnd w:id="35"/>
      <w:r>
        <w:rPr>
          <w:rFonts w:ascii="Cambria" w:hAnsi="Cambria"/>
          <w:noProof/>
        </w:rPr>
        <w:fldChar w:fldCharType="begin"/>
      </w:r>
      <w:r>
        <w:rPr>
          <w:rFonts w:ascii="Cambria" w:hAnsi="Cambria"/>
          <w:noProof/>
        </w:rPr>
        <w:instrText xml:space="preserve"> HYPERLINK "http://wurfl.sourceforge.net/wurfl.php" </w:instrText>
      </w:r>
      <w:r w:rsidR="003242FF">
        <w:rPr>
          <w:rFonts w:ascii="Cambria" w:hAnsi="Cambria"/>
          <w:noProof/>
        </w:rPr>
      </w:r>
      <w:r>
        <w:rPr>
          <w:rFonts w:ascii="Cambria" w:hAnsi="Cambria"/>
          <w:noProof/>
        </w:rPr>
        <w:fldChar w:fldCharType="separate"/>
      </w:r>
      <w:r w:rsidRPr="002B02DC">
        <w:rPr>
          <w:rStyle w:val="Hyperlink"/>
          <w:noProof/>
        </w:rPr>
        <w:t>http://wurfl.sourceforge.net/wurfl.php</w:t>
      </w:r>
      <w:r>
        <w:rPr>
          <w:rFonts w:ascii="Cambria" w:hAnsi="Cambria"/>
          <w:noProof/>
        </w:rPr>
        <w:fldChar w:fldCharType="end"/>
      </w:r>
    </w:p>
    <w:p w14:paraId="7737B6BE" w14:textId="5AAEA20A" w:rsidR="002B02DC" w:rsidRPr="002B02DC" w:rsidRDefault="002B02DC" w:rsidP="002B02DC">
      <w:pPr>
        <w:ind w:left="720" w:hanging="720"/>
        <w:rPr>
          <w:rFonts w:ascii="Cambria" w:hAnsi="Cambria"/>
          <w:noProof/>
        </w:rPr>
      </w:pPr>
      <w:bookmarkStart w:id="36" w:name="_ENREF_23"/>
      <w:r w:rsidRPr="002B02DC">
        <w:rPr>
          <w:rFonts w:ascii="Cambria" w:hAnsi="Cambria"/>
          <w:noProof/>
        </w:rPr>
        <w:t>[23]</w:t>
      </w:r>
      <w:r w:rsidRPr="002B02DC">
        <w:rPr>
          <w:rFonts w:ascii="Cambria" w:hAnsi="Cambria"/>
          <w:noProof/>
        </w:rPr>
        <w:tab/>
        <w:t xml:space="preserve">W3C. (2008). </w:t>
      </w:r>
      <w:r w:rsidRPr="002B02DC">
        <w:rPr>
          <w:rFonts w:ascii="Cambria" w:hAnsi="Cambria"/>
          <w:i/>
          <w:noProof/>
        </w:rPr>
        <w:t>Device Description Repository Simple API</w:t>
      </w:r>
      <w:r w:rsidRPr="002B02DC">
        <w:rPr>
          <w:rFonts w:ascii="Cambria" w:hAnsi="Cambria"/>
          <w:noProof/>
        </w:rPr>
        <w:t xml:space="preserve">. Available: </w:t>
      </w:r>
      <w:bookmarkEnd w:id="36"/>
      <w:r>
        <w:rPr>
          <w:rFonts w:ascii="Cambria" w:hAnsi="Cambria"/>
          <w:noProof/>
        </w:rPr>
        <w:fldChar w:fldCharType="begin"/>
      </w:r>
      <w:r>
        <w:rPr>
          <w:rFonts w:ascii="Cambria" w:hAnsi="Cambria"/>
          <w:noProof/>
        </w:rPr>
        <w:instrText xml:space="preserve"> HYPERLINK "http://www.w3.org/TR/2008/REC-DDR-Simple-API-20081205/" </w:instrText>
      </w:r>
      <w:r w:rsidR="003242FF">
        <w:rPr>
          <w:rFonts w:ascii="Cambria" w:hAnsi="Cambria"/>
          <w:noProof/>
        </w:rPr>
      </w:r>
      <w:r>
        <w:rPr>
          <w:rFonts w:ascii="Cambria" w:hAnsi="Cambria"/>
          <w:noProof/>
        </w:rPr>
        <w:fldChar w:fldCharType="separate"/>
      </w:r>
      <w:r w:rsidRPr="002B02DC">
        <w:rPr>
          <w:rStyle w:val="Hyperlink"/>
          <w:noProof/>
        </w:rPr>
        <w:t>http://www.w3.org/TR/2008/REC-DDR-Simple-API-20081205/</w:t>
      </w:r>
      <w:r>
        <w:rPr>
          <w:rFonts w:ascii="Cambria" w:hAnsi="Cambria"/>
          <w:noProof/>
        </w:rPr>
        <w:fldChar w:fldCharType="end"/>
      </w:r>
    </w:p>
    <w:p w14:paraId="28BF4C3B" w14:textId="77777777" w:rsidR="002B02DC" w:rsidRPr="002B02DC" w:rsidRDefault="002B02DC" w:rsidP="002B02DC">
      <w:pPr>
        <w:ind w:left="720" w:hanging="720"/>
        <w:rPr>
          <w:rFonts w:ascii="Cambria" w:hAnsi="Cambria"/>
          <w:noProof/>
        </w:rPr>
      </w:pPr>
      <w:bookmarkStart w:id="37" w:name="_ENREF_24"/>
      <w:r w:rsidRPr="002B02DC">
        <w:rPr>
          <w:rFonts w:ascii="Cambria" w:hAnsi="Cambria"/>
          <w:noProof/>
        </w:rPr>
        <w:t>[24]</w:t>
      </w:r>
      <w:r w:rsidRPr="002B02DC">
        <w:rPr>
          <w:rFonts w:ascii="Cambria" w:hAnsi="Cambria"/>
          <w:noProof/>
        </w:rPr>
        <w:tab/>
        <w:t xml:space="preserve">L. Wroblewski, "RESS: Responsive Design + Server Side Components," in </w:t>
      </w:r>
      <w:r w:rsidRPr="002B02DC">
        <w:rPr>
          <w:rFonts w:ascii="Cambria" w:hAnsi="Cambria"/>
          <w:i/>
          <w:noProof/>
        </w:rPr>
        <w:t>LukeW</w:t>
      </w:r>
      <w:r w:rsidRPr="002B02DC">
        <w:rPr>
          <w:rFonts w:ascii="Cambria" w:hAnsi="Cambria"/>
          <w:noProof/>
        </w:rPr>
        <w:t xml:space="preserve"> vol. 2012, ed, 2011.</w:t>
      </w:r>
      <w:bookmarkEnd w:id="37"/>
    </w:p>
    <w:p w14:paraId="3630D570" w14:textId="77777777" w:rsidR="002B02DC" w:rsidRPr="002B02DC" w:rsidRDefault="002B02DC" w:rsidP="002B02DC">
      <w:pPr>
        <w:ind w:left="720" w:hanging="720"/>
        <w:rPr>
          <w:rFonts w:ascii="Cambria" w:hAnsi="Cambria"/>
          <w:noProof/>
        </w:rPr>
      </w:pPr>
      <w:bookmarkStart w:id="38" w:name="_ENREF_25"/>
      <w:r w:rsidRPr="002B02DC">
        <w:rPr>
          <w:rFonts w:ascii="Cambria" w:hAnsi="Cambria"/>
          <w:noProof/>
        </w:rPr>
        <w:t>[25]</w:t>
      </w:r>
      <w:r w:rsidRPr="002B02DC">
        <w:rPr>
          <w:rFonts w:ascii="Cambria" w:hAnsi="Cambria"/>
          <w:noProof/>
        </w:rPr>
        <w:tab/>
        <w:t xml:space="preserve">C. Krycho, "User Agent Detection Will Get You In Trouble " in </w:t>
      </w:r>
      <w:r w:rsidRPr="002B02DC">
        <w:rPr>
          <w:rFonts w:ascii="Cambria" w:hAnsi="Cambria"/>
          <w:i/>
          <w:noProof/>
        </w:rPr>
        <w:t>Designgineering</w:t>
      </w:r>
      <w:r w:rsidRPr="002B02DC">
        <w:rPr>
          <w:rFonts w:ascii="Cambria" w:hAnsi="Cambria"/>
          <w:noProof/>
        </w:rPr>
        <w:t xml:space="preserve"> vol. 2012, ed, 2012.</w:t>
      </w:r>
      <w:bookmarkEnd w:id="38"/>
    </w:p>
    <w:p w14:paraId="5CA944D2" w14:textId="77777777" w:rsidR="002B02DC" w:rsidRPr="002B02DC" w:rsidRDefault="002B02DC" w:rsidP="002B02DC">
      <w:pPr>
        <w:ind w:left="720" w:hanging="720"/>
        <w:rPr>
          <w:rFonts w:ascii="Cambria" w:hAnsi="Cambria"/>
          <w:noProof/>
        </w:rPr>
      </w:pPr>
      <w:bookmarkStart w:id="39" w:name="_ENREF_26"/>
      <w:r w:rsidRPr="002B02DC">
        <w:rPr>
          <w:rFonts w:ascii="Cambria" w:hAnsi="Cambria"/>
          <w:noProof/>
        </w:rPr>
        <w:t>[26]</w:t>
      </w:r>
      <w:r w:rsidRPr="002B02DC">
        <w:rPr>
          <w:rFonts w:ascii="Cambria" w:hAnsi="Cambria"/>
          <w:noProof/>
        </w:rPr>
        <w:tab/>
        <w:t xml:space="preserve">D. Olsen, "RESS, Server-Side Feature-Detection and the Evolution of Responsive Web Design," in </w:t>
      </w:r>
      <w:r w:rsidRPr="002B02DC">
        <w:rPr>
          <w:rFonts w:ascii="Cambria" w:hAnsi="Cambria"/>
          <w:i/>
          <w:noProof/>
        </w:rPr>
        <w:t>Dave Olsen</w:t>
      </w:r>
      <w:r w:rsidRPr="002B02DC">
        <w:rPr>
          <w:rFonts w:ascii="Cambria" w:hAnsi="Cambria"/>
          <w:noProof/>
        </w:rPr>
        <w:t xml:space="preserve"> vol. 2012, ed, 2012.</w:t>
      </w:r>
      <w:bookmarkEnd w:id="39"/>
    </w:p>
    <w:p w14:paraId="05409155" w14:textId="77777777" w:rsidR="002B02DC" w:rsidRPr="002B02DC" w:rsidRDefault="002B02DC" w:rsidP="002B02DC">
      <w:pPr>
        <w:ind w:left="720" w:hanging="720"/>
        <w:rPr>
          <w:rFonts w:ascii="Cambria" w:hAnsi="Cambria"/>
          <w:noProof/>
        </w:rPr>
      </w:pPr>
      <w:bookmarkStart w:id="40" w:name="_ENREF_27"/>
      <w:r w:rsidRPr="002B02DC">
        <w:rPr>
          <w:rFonts w:ascii="Cambria" w:hAnsi="Cambria"/>
          <w:noProof/>
        </w:rPr>
        <w:t>[27]</w:t>
      </w:r>
      <w:r w:rsidRPr="002B02DC">
        <w:rPr>
          <w:rFonts w:ascii="Cambria" w:hAnsi="Cambria"/>
          <w:noProof/>
        </w:rPr>
        <w:tab/>
        <w:t>D. Olsen, "Detector," 0.8.5 ed. GitHub, 2011.</w:t>
      </w:r>
      <w:bookmarkEnd w:id="40"/>
    </w:p>
    <w:p w14:paraId="58E4E8E3" w14:textId="77777777" w:rsidR="002B02DC" w:rsidRPr="002B02DC" w:rsidRDefault="002B02DC" w:rsidP="002B02DC">
      <w:pPr>
        <w:ind w:left="720" w:hanging="720"/>
        <w:rPr>
          <w:rFonts w:ascii="Cambria" w:hAnsi="Cambria"/>
          <w:noProof/>
        </w:rPr>
      </w:pPr>
      <w:bookmarkStart w:id="41" w:name="_ENREF_28"/>
      <w:r w:rsidRPr="002B02DC">
        <w:rPr>
          <w:rFonts w:ascii="Cambria" w:hAnsi="Cambria"/>
          <w:noProof/>
        </w:rPr>
        <w:t>[28]</w:t>
      </w:r>
      <w:r w:rsidRPr="002B02DC">
        <w:rPr>
          <w:rFonts w:ascii="Cambria" w:hAnsi="Cambria"/>
          <w:noProof/>
        </w:rPr>
        <w:tab/>
        <w:t xml:space="preserve">J. A. Sæterås, "Next steps of Responsive Web Design," in </w:t>
      </w:r>
      <w:r w:rsidRPr="002B02DC">
        <w:rPr>
          <w:rFonts w:ascii="Cambria" w:hAnsi="Cambria"/>
          <w:i/>
          <w:noProof/>
        </w:rPr>
        <w:t>mpulp</w:t>
      </w:r>
      <w:r w:rsidRPr="002B02DC">
        <w:rPr>
          <w:rFonts w:ascii="Cambria" w:hAnsi="Cambria"/>
          <w:noProof/>
        </w:rPr>
        <w:t xml:space="preserve"> vol. 2012, ed, 2011.</w:t>
      </w:r>
      <w:bookmarkEnd w:id="41"/>
    </w:p>
    <w:p w14:paraId="55291815" w14:textId="098A55BB" w:rsidR="002B02DC" w:rsidRPr="002B02DC" w:rsidRDefault="002B02DC" w:rsidP="002B02DC">
      <w:pPr>
        <w:ind w:left="720" w:hanging="720"/>
        <w:rPr>
          <w:rFonts w:ascii="Cambria" w:hAnsi="Cambria"/>
          <w:noProof/>
        </w:rPr>
      </w:pPr>
      <w:bookmarkStart w:id="42" w:name="_ENREF_29"/>
      <w:r w:rsidRPr="002B02DC">
        <w:rPr>
          <w:rFonts w:ascii="Cambria" w:hAnsi="Cambria"/>
          <w:noProof/>
        </w:rPr>
        <w:t>[29]</w:t>
      </w:r>
      <w:r w:rsidRPr="002B02DC">
        <w:rPr>
          <w:rFonts w:ascii="Cambria" w:hAnsi="Cambria"/>
          <w:noProof/>
        </w:rPr>
        <w:tab/>
        <w:t xml:space="preserve">D. Olsen, "Detector v0.8.5 Released: Now Being Used on </w:t>
      </w:r>
      <w:hyperlink r:id="rId13" w:history="1">
        <w:r w:rsidRPr="002B02DC">
          <w:rPr>
            <w:rStyle w:val="Hyperlink"/>
            <w:noProof/>
          </w:rPr>
          <w:t>http://www.wvu.edu,</w:t>
        </w:r>
      </w:hyperlink>
      <w:r w:rsidRPr="002B02DC">
        <w:rPr>
          <w:rFonts w:ascii="Cambria" w:hAnsi="Cambria"/>
          <w:noProof/>
        </w:rPr>
        <w:t xml:space="preserve">" in </w:t>
      </w:r>
      <w:r w:rsidRPr="002B02DC">
        <w:rPr>
          <w:rFonts w:ascii="Cambria" w:hAnsi="Cambria"/>
          <w:i/>
          <w:noProof/>
        </w:rPr>
        <w:t>Dave Olsen</w:t>
      </w:r>
      <w:r w:rsidRPr="002B02DC">
        <w:rPr>
          <w:rFonts w:ascii="Cambria" w:hAnsi="Cambria"/>
          <w:noProof/>
        </w:rPr>
        <w:t xml:space="preserve"> vol. 2013, ed, 2012.</w:t>
      </w:r>
      <w:bookmarkEnd w:id="42"/>
    </w:p>
    <w:p w14:paraId="7093CD9F" w14:textId="60C7342A" w:rsidR="002B02DC" w:rsidRDefault="002B02DC" w:rsidP="002B02DC">
      <w:pPr>
        <w:rPr>
          <w:rFonts w:ascii="Cambria" w:hAnsi="Cambria"/>
          <w:noProof/>
        </w:rPr>
      </w:pPr>
    </w:p>
    <w:p w14:paraId="1ADB7DC1" w14:textId="4479AD33" w:rsidR="002B3EE3" w:rsidRPr="002B3EE3" w:rsidRDefault="00253264" w:rsidP="009372FE">
      <w:pPr>
        <w:spacing w:line="276" w:lineRule="auto"/>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7E7EE6" w15:done="0"/>
  <w15:commentEx w15:paraId="7359CA6A" w15:done="0"/>
  <w15:commentEx w15:paraId="115FC4BD" w15:done="0"/>
  <w15:commentEx w15:paraId="32C3B4CA" w15:done="0"/>
  <w15:commentEx w15:paraId="494F1394" w15:done="0"/>
  <w15:commentEx w15:paraId="5CC54B4C" w15:done="0"/>
  <w15:commentEx w15:paraId="7CD7D8AC" w15:done="0"/>
  <w15:commentEx w15:paraId="4C3FE714" w15:done="0"/>
  <w15:commentEx w15:paraId="2B826281" w15:done="0"/>
  <w15:commentEx w15:paraId="43D2D0E7" w15:done="0"/>
  <w15:commentEx w15:paraId="3E64B313" w15:done="0"/>
  <w15:commentEx w15:paraId="45DEBFF8" w15:done="0"/>
  <w15:commentEx w15:paraId="4654A43D" w15:done="0"/>
  <w15:commentEx w15:paraId="3A200729" w15:done="0"/>
  <w15:commentEx w15:paraId="6B11088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6&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71&lt;/item&gt;&lt;item&gt;77&lt;/item&gt;&lt;item&gt;78&lt;/item&gt;&lt;item&gt;82&lt;/item&gt;&lt;item&gt;83&lt;/item&gt;&lt;/record-ids&gt;&lt;/item&gt;&lt;/Libraries&gt;"/>
  </w:docVars>
  <w:rsids>
    <w:rsidRoot w:val="00AC0DD8"/>
    <w:rsid w:val="00001702"/>
    <w:rsid w:val="00003A77"/>
    <w:rsid w:val="00003D8B"/>
    <w:rsid w:val="000048F2"/>
    <w:rsid w:val="0000577B"/>
    <w:rsid w:val="00007F54"/>
    <w:rsid w:val="00012891"/>
    <w:rsid w:val="000133F7"/>
    <w:rsid w:val="00013AC9"/>
    <w:rsid w:val="0001643F"/>
    <w:rsid w:val="00017E25"/>
    <w:rsid w:val="00020369"/>
    <w:rsid w:val="00020B1D"/>
    <w:rsid w:val="00024417"/>
    <w:rsid w:val="00024D0E"/>
    <w:rsid w:val="0002517A"/>
    <w:rsid w:val="000272E9"/>
    <w:rsid w:val="00032AC2"/>
    <w:rsid w:val="00033118"/>
    <w:rsid w:val="000342C9"/>
    <w:rsid w:val="00034B85"/>
    <w:rsid w:val="00036BA1"/>
    <w:rsid w:val="0004046F"/>
    <w:rsid w:val="00040BA7"/>
    <w:rsid w:val="00042FD9"/>
    <w:rsid w:val="000441D7"/>
    <w:rsid w:val="00050BF0"/>
    <w:rsid w:val="00052EC0"/>
    <w:rsid w:val="0005320B"/>
    <w:rsid w:val="00056C94"/>
    <w:rsid w:val="0006152D"/>
    <w:rsid w:val="000667A1"/>
    <w:rsid w:val="00066DA8"/>
    <w:rsid w:val="000670AB"/>
    <w:rsid w:val="00070B70"/>
    <w:rsid w:val="000712BD"/>
    <w:rsid w:val="00074A8D"/>
    <w:rsid w:val="0008086E"/>
    <w:rsid w:val="00081862"/>
    <w:rsid w:val="00083A45"/>
    <w:rsid w:val="000840D9"/>
    <w:rsid w:val="00084E8F"/>
    <w:rsid w:val="00085341"/>
    <w:rsid w:val="00087763"/>
    <w:rsid w:val="00091455"/>
    <w:rsid w:val="00093D2D"/>
    <w:rsid w:val="00094A9E"/>
    <w:rsid w:val="0009636E"/>
    <w:rsid w:val="000A30B5"/>
    <w:rsid w:val="000A3A46"/>
    <w:rsid w:val="000A49D1"/>
    <w:rsid w:val="000A6D65"/>
    <w:rsid w:val="000A7273"/>
    <w:rsid w:val="000B3AFD"/>
    <w:rsid w:val="000B3E03"/>
    <w:rsid w:val="000B48C3"/>
    <w:rsid w:val="000C115C"/>
    <w:rsid w:val="000C644B"/>
    <w:rsid w:val="000C7018"/>
    <w:rsid w:val="000C741D"/>
    <w:rsid w:val="000D0818"/>
    <w:rsid w:val="000D1A69"/>
    <w:rsid w:val="000D2728"/>
    <w:rsid w:val="000D4278"/>
    <w:rsid w:val="000E187C"/>
    <w:rsid w:val="000E1C2D"/>
    <w:rsid w:val="000F235E"/>
    <w:rsid w:val="000F65FB"/>
    <w:rsid w:val="000F785E"/>
    <w:rsid w:val="001013AB"/>
    <w:rsid w:val="001119CA"/>
    <w:rsid w:val="001130ED"/>
    <w:rsid w:val="00114ADC"/>
    <w:rsid w:val="00115ACF"/>
    <w:rsid w:val="00116E73"/>
    <w:rsid w:val="00117863"/>
    <w:rsid w:val="001213B1"/>
    <w:rsid w:val="00130771"/>
    <w:rsid w:val="00134CCC"/>
    <w:rsid w:val="00136D9E"/>
    <w:rsid w:val="00137132"/>
    <w:rsid w:val="001373E0"/>
    <w:rsid w:val="00140A3C"/>
    <w:rsid w:val="00140C23"/>
    <w:rsid w:val="001411C5"/>
    <w:rsid w:val="00143946"/>
    <w:rsid w:val="001440EB"/>
    <w:rsid w:val="001458BC"/>
    <w:rsid w:val="00147995"/>
    <w:rsid w:val="00151899"/>
    <w:rsid w:val="00151B88"/>
    <w:rsid w:val="0015367B"/>
    <w:rsid w:val="00153FEC"/>
    <w:rsid w:val="00154016"/>
    <w:rsid w:val="00160076"/>
    <w:rsid w:val="00161C63"/>
    <w:rsid w:val="00161DA0"/>
    <w:rsid w:val="00163AF4"/>
    <w:rsid w:val="00163FF4"/>
    <w:rsid w:val="00166C1A"/>
    <w:rsid w:val="00167262"/>
    <w:rsid w:val="0016756D"/>
    <w:rsid w:val="001677DE"/>
    <w:rsid w:val="00167B88"/>
    <w:rsid w:val="001705F3"/>
    <w:rsid w:val="00172BB3"/>
    <w:rsid w:val="0017377A"/>
    <w:rsid w:val="00173F34"/>
    <w:rsid w:val="00173F38"/>
    <w:rsid w:val="00183C8A"/>
    <w:rsid w:val="001850F3"/>
    <w:rsid w:val="00185837"/>
    <w:rsid w:val="00194BC6"/>
    <w:rsid w:val="00196F7F"/>
    <w:rsid w:val="001A1F3F"/>
    <w:rsid w:val="001A3B4F"/>
    <w:rsid w:val="001B00E2"/>
    <w:rsid w:val="001B064E"/>
    <w:rsid w:val="001B146E"/>
    <w:rsid w:val="001B1BAA"/>
    <w:rsid w:val="001B3B56"/>
    <w:rsid w:val="001B67CA"/>
    <w:rsid w:val="001C10D3"/>
    <w:rsid w:val="001C4FAC"/>
    <w:rsid w:val="001C7F92"/>
    <w:rsid w:val="001D04E7"/>
    <w:rsid w:val="001D1756"/>
    <w:rsid w:val="001D2802"/>
    <w:rsid w:val="001E2629"/>
    <w:rsid w:val="001E31C6"/>
    <w:rsid w:val="001F063A"/>
    <w:rsid w:val="001F2FD0"/>
    <w:rsid w:val="001F3FA0"/>
    <w:rsid w:val="0020010B"/>
    <w:rsid w:val="002017B7"/>
    <w:rsid w:val="00201FBF"/>
    <w:rsid w:val="00204CD2"/>
    <w:rsid w:val="00205B29"/>
    <w:rsid w:val="00206030"/>
    <w:rsid w:val="00206EE0"/>
    <w:rsid w:val="00207CD4"/>
    <w:rsid w:val="002116C7"/>
    <w:rsid w:val="00213409"/>
    <w:rsid w:val="002137A0"/>
    <w:rsid w:val="00216B33"/>
    <w:rsid w:val="00217047"/>
    <w:rsid w:val="00217802"/>
    <w:rsid w:val="002205D8"/>
    <w:rsid w:val="00220CB4"/>
    <w:rsid w:val="00221AC7"/>
    <w:rsid w:val="0023354D"/>
    <w:rsid w:val="002350FF"/>
    <w:rsid w:val="002401A2"/>
    <w:rsid w:val="00240C08"/>
    <w:rsid w:val="00240D5A"/>
    <w:rsid w:val="00241233"/>
    <w:rsid w:val="00241439"/>
    <w:rsid w:val="00242DFB"/>
    <w:rsid w:val="002433FC"/>
    <w:rsid w:val="00243ABA"/>
    <w:rsid w:val="0025103E"/>
    <w:rsid w:val="002512AD"/>
    <w:rsid w:val="00251AB7"/>
    <w:rsid w:val="00251EDA"/>
    <w:rsid w:val="00253264"/>
    <w:rsid w:val="002565C9"/>
    <w:rsid w:val="002578AC"/>
    <w:rsid w:val="00257D76"/>
    <w:rsid w:val="00261924"/>
    <w:rsid w:val="00262F75"/>
    <w:rsid w:val="002642C4"/>
    <w:rsid w:val="0027284B"/>
    <w:rsid w:val="00273E90"/>
    <w:rsid w:val="00275AA0"/>
    <w:rsid w:val="00281ACA"/>
    <w:rsid w:val="00284BBF"/>
    <w:rsid w:val="002852EF"/>
    <w:rsid w:val="00292830"/>
    <w:rsid w:val="00292DFD"/>
    <w:rsid w:val="00297C9A"/>
    <w:rsid w:val="002A00DB"/>
    <w:rsid w:val="002B02DC"/>
    <w:rsid w:val="002B0979"/>
    <w:rsid w:val="002B3EE3"/>
    <w:rsid w:val="002B6B32"/>
    <w:rsid w:val="002B6E94"/>
    <w:rsid w:val="002C13D4"/>
    <w:rsid w:val="002C2384"/>
    <w:rsid w:val="002C27D4"/>
    <w:rsid w:val="002C32C5"/>
    <w:rsid w:val="002D0A11"/>
    <w:rsid w:val="002D3608"/>
    <w:rsid w:val="002D7163"/>
    <w:rsid w:val="002E0A16"/>
    <w:rsid w:val="002E24D6"/>
    <w:rsid w:val="002E250D"/>
    <w:rsid w:val="002E6245"/>
    <w:rsid w:val="002E7C7D"/>
    <w:rsid w:val="002F06EB"/>
    <w:rsid w:val="002F2BD4"/>
    <w:rsid w:val="002F48AE"/>
    <w:rsid w:val="002F5711"/>
    <w:rsid w:val="002F64E9"/>
    <w:rsid w:val="002F64EB"/>
    <w:rsid w:val="002F69F7"/>
    <w:rsid w:val="002F78B2"/>
    <w:rsid w:val="00301C19"/>
    <w:rsid w:val="00301D04"/>
    <w:rsid w:val="00310469"/>
    <w:rsid w:val="00310A37"/>
    <w:rsid w:val="00310E6A"/>
    <w:rsid w:val="00311E49"/>
    <w:rsid w:val="0031308D"/>
    <w:rsid w:val="003139E7"/>
    <w:rsid w:val="003170BD"/>
    <w:rsid w:val="00317A33"/>
    <w:rsid w:val="0032037B"/>
    <w:rsid w:val="00322CD2"/>
    <w:rsid w:val="003242FF"/>
    <w:rsid w:val="00324825"/>
    <w:rsid w:val="003258CF"/>
    <w:rsid w:val="00327356"/>
    <w:rsid w:val="00334717"/>
    <w:rsid w:val="00335C73"/>
    <w:rsid w:val="003407F3"/>
    <w:rsid w:val="003443D5"/>
    <w:rsid w:val="003465D4"/>
    <w:rsid w:val="00346EA9"/>
    <w:rsid w:val="00346FE2"/>
    <w:rsid w:val="00352A51"/>
    <w:rsid w:val="0035314B"/>
    <w:rsid w:val="00361542"/>
    <w:rsid w:val="003622C5"/>
    <w:rsid w:val="00363594"/>
    <w:rsid w:val="00364711"/>
    <w:rsid w:val="00365230"/>
    <w:rsid w:val="003660AC"/>
    <w:rsid w:val="003664AE"/>
    <w:rsid w:val="00373B64"/>
    <w:rsid w:val="00375545"/>
    <w:rsid w:val="00376795"/>
    <w:rsid w:val="0038389B"/>
    <w:rsid w:val="00390774"/>
    <w:rsid w:val="003933F0"/>
    <w:rsid w:val="003A0AC9"/>
    <w:rsid w:val="003A0C8F"/>
    <w:rsid w:val="003A37C8"/>
    <w:rsid w:val="003A677C"/>
    <w:rsid w:val="003B065D"/>
    <w:rsid w:val="003B23DA"/>
    <w:rsid w:val="003B2845"/>
    <w:rsid w:val="003C1E1C"/>
    <w:rsid w:val="003C2114"/>
    <w:rsid w:val="003C2B91"/>
    <w:rsid w:val="003C2FF0"/>
    <w:rsid w:val="003C519A"/>
    <w:rsid w:val="003C7FEE"/>
    <w:rsid w:val="003D085C"/>
    <w:rsid w:val="003D1F59"/>
    <w:rsid w:val="003D7CAC"/>
    <w:rsid w:val="003E091C"/>
    <w:rsid w:val="003E0BF3"/>
    <w:rsid w:val="003E75C8"/>
    <w:rsid w:val="003E7D75"/>
    <w:rsid w:val="003E7F67"/>
    <w:rsid w:val="003F2CD6"/>
    <w:rsid w:val="003F2F15"/>
    <w:rsid w:val="003F454B"/>
    <w:rsid w:val="003F6BC3"/>
    <w:rsid w:val="00401419"/>
    <w:rsid w:val="00401648"/>
    <w:rsid w:val="00401D77"/>
    <w:rsid w:val="00403501"/>
    <w:rsid w:val="0040422A"/>
    <w:rsid w:val="00404530"/>
    <w:rsid w:val="00405B94"/>
    <w:rsid w:val="00405D80"/>
    <w:rsid w:val="00407AEF"/>
    <w:rsid w:val="0041268C"/>
    <w:rsid w:val="0041291F"/>
    <w:rsid w:val="0042234C"/>
    <w:rsid w:val="004265A7"/>
    <w:rsid w:val="0043026C"/>
    <w:rsid w:val="00435F6A"/>
    <w:rsid w:val="0044604D"/>
    <w:rsid w:val="00446A01"/>
    <w:rsid w:val="00450026"/>
    <w:rsid w:val="0045090A"/>
    <w:rsid w:val="00460901"/>
    <w:rsid w:val="00471EAE"/>
    <w:rsid w:val="00474D00"/>
    <w:rsid w:val="004753AB"/>
    <w:rsid w:val="00476A33"/>
    <w:rsid w:val="004800ED"/>
    <w:rsid w:val="0048098D"/>
    <w:rsid w:val="00481361"/>
    <w:rsid w:val="00484C89"/>
    <w:rsid w:val="0048504D"/>
    <w:rsid w:val="0048543D"/>
    <w:rsid w:val="00485931"/>
    <w:rsid w:val="0048681B"/>
    <w:rsid w:val="00491016"/>
    <w:rsid w:val="00491196"/>
    <w:rsid w:val="004926C6"/>
    <w:rsid w:val="004A4937"/>
    <w:rsid w:val="004A643E"/>
    <w:rsid w:val="004A7A54"/>
    <w:rsid w:val="004B32CA"/>
    <w:rsid w:val="004B4D9B"/>
    <w:rsid w:val="004B627F"/>
    <w:rsid w:val="004B6E9C"/>
    <w:rsid w:val="004B7465"/>
    <w:rsid w:val="004C0474"/>
    <w:rsid w:val="004C0712"/>
    <w:rsid w:val="004C3865"/>
    <w:rsid w:val="004C6336"/>
    <w:rsid w:val="004D4A03"/>
    <w:rsid w:val="004D6CE7"/>
    <w:rsid w:val="004D76D9"/>
    <w:rsid w:val="004E3D59"/>
    <w:rsid w:val="004F5D2B"/>
    <w:rsid w:val="004F69BB"/>
    <w:rsid w:val="004F6B4B"/>
    <w:rsid w:val="004F7D62"/>
    <w:rsid w:val="005003CA"/>
    <w:rsid w:val="00500A04"/>
    <w:rsid w:val="00502F2A"/>
    <w:rsid w:val="00504B85"/>
    <w:rsid w:val="00505EB4"/>
    <w:rsid w:val="00507C51"/>
    <w:rsid w:val="00510841"/>
    <w:rsid w:val="005136DF"/>
    <w:rsid w:val="0051443D"/>
    <w:rsid w:val="00514DCF"/>
    <w:rsid w:val="00521191"/>
    <w:rsid w:val="005245D3"/>
    <w:rsid w:val="00525B29"/>
    <w:rsid w:val="00526CA7"/>
    <w:rsid w:val="0052725A"/>
    <w:rsid w:val="00530DFE"/>
    <w:rsid w:val="005318E2"/>
    <w:rsid w:val="00540D22"/>
    <w:rsid w:val="005443A7"/>
    <w:rsid w:val="00544966"/>
    <w:rsid w:val="00552661"/>
    <w:rsid w:val="0055476A"/>
    <w:rsid w:val="00554CEC"/>
    <w:rsid w:val="00555C9A"/>
    <w:rsid w:val="005564EA"/>
    <w:rsid w:val="005608A0"/>
    <w:rsid w:val="0056133B"/>
    <w:rsid w:val="005616D7"/>
    <w:rsid w:val="005656D4"/>
    <w:rsid w:val="00567DBE"/>
    <w:rsid w:val="00574ECC"/>
    <w:rsid w:val="005758DD"/>
    <w:rsid w:val="00576788"/>
    <w:rsid w:val="00580292"/>
    <w:rsid w:val="00583FE1"/>
    <w:rsid w:val="00584BB1"/>
    <w:rsid w:val="00585E5D"/>
    <w:rsid w:val="005865AE"/>
    <w:rsid w:val="005875E7"/>
    <w:rsid w:val="00590018"/>
    <w:rsid w:val="0059381F"/>
    <w:rsid w:val="0059490F"/>
    <w:rsid w:val="00594AAC"/>
    <w:rsid w:val="00594F51"/>
    <w:rsid w:val="005959C1"/>
    <w:rsid w:val="005A7E86"/>
    <w:rsid w:val="005B014B"/>
    <w:rsid w:val="005B1D37"/>
    <w:rsid w:val="005C514A"/>
    <w:rsid w:val="005C5D38"/>
    <w:rsid w:val="005C7A86"/>
    <w:rsid w:val="005D25F2"/>
    <w:rsid w:val="005D2CAC"/>
    <w:rsid w:val="005D522C"/>
    <w:rsid w:val="005D647B"/>
    <w:rsid w:val="005E1A63"/>
    <w:rsid w:val="005E2935"/>
    <w:rsid w:val="005E34CF"/>
    <w:rsid w:val="005E5D6E"/>
    <w:rsid w:val="005F11F9"/>
    <w:rsid w:val="005F142B"/>
    <w:rsid w:val="005F1D31"/>
    <w:rsid w:val="005F7A2F"/>
    <w:rsid w:val="00602A0C"/>
    <w:rsid w:val="00603F48"/>
    <w:rsid w:val="00604D81"/>
    <w:rsid w:val="00610012"/>
    <w:rsid w:val="00613960"/>
    <w:rsid w:val="00615B00"/>
    <w:rsid w:val="00617DBF"/>
    <w:rsid w:val="0062090F"/>
    <w:rsid w:val="006236EB"/>
    <w:rsid w:val="00624DD5"/>
    <w:rsid w:val="00625A5A"/>
    <w:rsid w:val="00627557"/>
    <w:rsid w:val="006309D1"/>
    <w:rsid w:val="00632D2F"/>
    <w:rsid w:val="006341EB"/>
    <w:rsid w:val="006352DB"/>
    <w:rsid w:val="00635F28"/>
    <w:rsid w:val="006420C1"/>
    <w:rsid w:val="00643289"/>
    <w:rsid w:val="006452DC"/>
    <w:rsid w:val="006460B9"/>
    <w:rsid w:val="00646D23"/>
    <w:rsid w:val="00646FDA"/>
    <w:rsid w:val="00647A10"/>
    <w:rsid w:val="00650309"/>
    <w:rsid w:val="00653BFC"/>
    <w:rsid w:val="006565F7"/>
    <w:rsid w:val="00663B0C"/>
    <w:rsid w:val="00665421"/>
    <w:rsid w:val="0066669D"/>
    <w:rsid w:val="00670513"/>
    <w:rsid w:val="00671101"/>
    <w:rsid w:val="006812B4"/>
    <w:rsid w:val="00683056"/>
    <w:rsid w:val="0068333C"/>
    <w:rsid w:val="00686A10"/>
    <w:rsid w:val="006873F0"/>
    <w:rsid w:val="0068779C"/>
    <w:rsid w:val="00696902"/>
    <w:rsid w:val="00697CCB"/>
    <w:rsid w:val="006A0909"/>
    <w:rsid w:val="006A29AE"/>
    <w:rsid w:val="006A2CA0"/>
    <w:rsid w:val="006A5A25"/>
    <w:rsid w:val="006A6F71"/>
    <w:rsid w:val="006B06F0"/>
    <w:rsid w:val="006B0D68"/>
    <w:rsid w:val="006B17D2"/>
    <w:rsid w:val="006B29DE"/>
    <w:rsid w:val="006B2B69"/>
    <w:rsid w:val="006B30A8"/>
    <w:rsid w:val="006B52FD"/>
    <w:rsid w:val="006B76A3"/>
    <w:rsid w:val="006C04EF"/>
    <w:rsid w:val="006C23AB"/>
    <w:rsid w:val="006C3C74"/>
    <w:rsid w:val="006D1DA4"/>
    <w:rsid w:val="006D37F1"/>
    <w:rsid w:val="006D3A14"/>
    <w:rsid w:val="006D3F23"/>
    <w:rsid w:val="006D5637"/>
    <w:rsid w:val="006D76E3"/>
    <w:rsid w:val="006E03A9"/>
    <w:rsid w:val="006E2004"/>
    <w:rsid w:val="006E391B"/>
    <w:rsid w:val="006E6766"/>
    <w:rsid w:val="006F023A"/>
    <w:rsid w:val="006F0EA1"/>
    <w:rsid w:val="006F2DF9"/>
    <w:rsid w:val="006F3D5E"/>
    <w:rsid w:val="006F3F27"/>
    <w:rsid w:val="0070690C"/>
    <w:rsid w:val="00711A6C"/>
    <w:rsid w:val="00716402"/>
    <w:rsid w:val="00716BCA"/>
    <w:rsid w:val="0072375A"/>
    <w:rsid w:val="00723D99"/>
    <w:rsid w:val="00723EA5"/>
    <w:rsid w:val="00725351"/>
    <w:rsid w:val="00727EED"/>
    <w:rsid w:val="00737934"/>
    <w:rsid w:val="007400FC"/>
    <w:rsid w:val="007403D9"/>
    <w:rsid w:val="00741223"/>
    <w:rsid w:val="00745648"/>
    <w:rsid w:val="00747AF8"/>
    <w:rsid w:val="00750FD9"/>
    <w:rsid w:val="00751443"/>
    <w:rsid w:val="00751909"/>
    <w:rsid w:val="0075346C"/>
    <w:rsid w:val="00756EFB"/>
    <w:rsid w:val="00761D32"/>
    <w:rsid w:val="00761FD4"/>
    <w:rsid w:val="007628EA"/>
    <w:rsid w:val="00765BF9"/>
    <w:rsid w:val="00767C25"/>
    <w:rsid w:val="00772DA8"/>
    <w:rsid w:val="00774500"/>
    <w:rsid w:val="0077659F"/>
    <w:rsid w:val="00782F25"/>
    <w:rsid w:val="00783294"/>
    <w:rsid w:val="0079047F"/>
    <w:rsid w:val="007919D8"/>
    <w:rsid w:val="007945B1"/>
    <w:rsid w:val="00794793"/>
    <w:rsid w:val="007A0AE1"/>
    <w:rsid w:val="007A3DFF"/>
    <w:rsid w:val="007A51E8"/>
    <w:rsid w:val="007A6747"/>
    <w:rsid w:val="007A6D85"/>
    <w:rsid w:val="007B081D"/>
    <w:rsid w:val="007B0843"/>
    <w:rsid w:val="007B0ADF"/>
    <w:rsid w:val="007B2E27"/>
    <w:rsid w:val="007B5619"/>
    <w:rsid w:val="007C0B79"/>
    <w:rsid w:val="007C0EEB"/>
    <w:rsid w:val="007C12CD"/>
    <w:rsid w:val="007C404D"/>
    <w:rsid w:val="007C4687"/>
    <w:rsid w:val="007C51F1"/>
    <w:rsid w:val="007C579A"/>
    <w:rsid w:val="007D0DCA"/>
    <w:rsid w:val="007D143C"/>
    <w:rsid w:val="007D3863"/>
    <w:rsid w:val="007D491D"/>
    <w:rsid w:val="007D6864"/>
    <w:rsid w:val="007E027E"/>
    <w:rsid w:val="007E0F54"/>
    <w:rsid w:val="007E2EB7"/>
    <w:rsid w:val="007E33ED"/>
    <w:rsid w:val="007E7E53"/>
    <w:rsid w:val="007F318A"/>
    <w:rsid w:val="007F4C71"/>
    <w:rsid w:val="007F578C"/>
    <w:rsid w:val="007F5E00"/>
    <w:rsid w:val="007F684C"/>
    <w:rsid w:val="0081776D"/>
    <w:rsid w:val="008207AB"/>
    <w:rsid w:val="00820A65"/>
    <w:rsid w:val="00820B18"/>
    <w:rsid w:val="008215FA"/>
    <w:rsid w:val="00830688"/>
    <w:rsid w:val="0083204C"/>
    <w:rsid w:val="00832B7F"/>
    <w:rsid w:val="00832D78"/>
    <w:rsid w:val="008338D9"/>
    <w:rsid w:val="00833FCC"/>
    <w:rsid w:val="0083454C"/>
    <w:rsid w:val="00834D51"/>
    <w:rsid w:val="008379A3"/>
    <w:rsid w:val="00842A69"/>
    <w:rsid w:val="00844360"/>
    <w:rsid w:val="0084702B"/>
    <w:rsid w:val="00853E64"/>
    <w:rsid w:val="008569AE"/>
    <w:rsid w:val="00856AEF"/>
    <w:rsid w:val="00856EA2"/>
    <w:rsid w:val="00860D4D"/>
    <w:rsid w:val="008612C9"/>
    <w:rsid w:val="00861C48"/>
    <w:rsid w:val="00863CCE"/>
    <w:rsid w:val="00864DA3"/>
    <w:rsid w:val="00870226"/>
    <w:rsid w:val="00870AB3"/>
    <w:rsid w:val="00873DF5"/>
    <w:rsid w:val="0087539E"/>
    <w:rsid w:val="008760EB"/>
    <w:rsid w:val="00876730"/>
    <w:rsid w:val="008815F8"/>
    <w:rsid w:val="00882340"/>
    <w:rsid w:val="008838F4"/>
    <w:rsid w:val="008849B0"/>
    <w:rsid w:val="00890DD8"/>
    <w:rsid w:val="008913F8"/>
    <w:rsid w:val="0089188F"/>
    <w:rsid w:val="00892F28"/>
    <w:rsid w:val="008953A0"/>
    <w:rsid w:val="00895BCF"/>
    <w:rsid w:val="008A04CD"/>
    <w:rsid w:val="008A0EE0"/>
    <w:rsid w:val="008A32CF"/>
    <w:rsid w:val="008A4185"/>
    <w:rsid w:val="008B0358"/>
    <w:rsid w:val="008B1931"/>
    <w:rsid w:val="008B2EA2"/>
    <w:rsid w:val="008B3ABD"/>
    <w:rsid w:val="008C251B"/>
    <w:rsid w:val="008C6449"/>
    <w:rsid w:val="008C67C9"/>
    <w:rsid w:val="008C772A"/>
    <w:rsid w:val="008D1BB4"/>
    <w:rsid w:val="008D3062"/>
    <w:rsid w:val="008D56FA"/>
    <w:rsid w:val="008D65BD"/>
    <w:rsid w:val="008E0068"/>
    <w:rsid w:val="008E1458"/>
    <w:rsid w:val="008E24D1"/>
    <w:rsid w:val="008E6C88"/>
    <w:rsid w:val="008E6D51"/>
    <w:rsid w:val="008E7B71"/>
    <w:rsid w:val="008F197D"/>
    <w:rsid w:val="008F6205"/>
    <w:rsid w:val="008F6853"/>
    <w:rsid w:val="008F790A"/>
    <w:rsid w:val="0090284C"/>
    <w:rsid w:val="00906515"/>
    <w:rsid w:val="00906D9F"/>
    <w:rsid w:val="00907106"/>
    <w:rsid w:val="00911B53"/>
    <w:rsid w:val="00916706"/>
    <w:rsid w:val="00921B59"/>
    <w:rsid w:val="00922CE8"/>
    <w:rsid w:val="00923176"/>
    <w:rsid w:val="00923EF3"/>
    <w:rsid w:val="00923F01"/>
    <w:rsid w:val="0092436D"/>
    <w:rsid w:val="0092527C"/>
    <w:rsid w:val="00925484"/>
    <w:rsid w:val="00930B5D"/>
    <w:rsid w:val="009323C9"/>
    <w:rsid w:val="009323F2"/>
    <w:rsid w:val="0093648B"/>
    <w:rsid w:val="009372FE"/>
    <w:rsid w:val="009375DA"/>
    <w:rsid w:val="0094149E"/>
    <w:rsid w:val="00943075"/>
    <w:rsid w:val="009458D1"/>
    <w:rsid w:val="0094663A"/>
    <w:rsid w:val="00946FA1"/>
    <w:rsid w:val="00950685"/>
    <w:rsid w:val="00951B02"/>
    <w:rsid w:val="00956A27"/>
    <w:rsid w:val="00957A6D"/>
    <w:rsid w:val="00957C58"/>
    <w:rsid w:val="009640DB"/>
    <w:rsid w:val="00964BD7"/>
    <w:rsid w:val="00967AF9"/>
    <w:rsid w:val="00970292"/>
    <w:rsid w:val="009728BC"/>
    <w:rsid w:val="00974E64"/>
    <w:rsid w:val="009755DE"/>
    <w:rsid w:val="00976720"/>
    <w:rsid w:val="009800B0"/>
    <w:rsid w:val="009843BE"/>
    <w:rsid w:val="00985146"/>
    <w:rsid w:val="00986D71"/>
    <w:rsid w:val="0098714A"/>
    <w:rsid w:val="00987FC7"/>
    <w:rsid w:val="00992CB8"/>
    <w:rsid w:val="009A04D1"/>
    <w:rsid w:val="009A2029"/>
    <w:rsid w:val="009A787B"/>
    <w:rsid w:val="009B6387"/>
    <w:rsid w:val="009B7820"/>
    <w:rsid w:val="009C0653"/>
    <w:rsid w:val="009C07CD"/>
    <w:rsid w:val="009C6F0A"/>
    <w:rsid w:val="009D07F0"/>
    <w:rsid w:val="009D26FF"/>
    <w:rsid w:val="009E1072"/>
    <w:rsid w:val="009E1F1C"/>
    <w:rsid w:val="009E5C74"/>
    <w:rsid w:val="009E65B1"/>
    <w:rsid w:val="009E664F"/>
    <w:rsid w:val="009E7F32"/>
    <w:rsid w:val="009F05CB"/>
    <w:rsid w:val="009F14F4"/>
    <w:rsid w:val="009F2CF6"/>
    <w:rsid w:val="009F3C29"/>
    <w:rsid w:val="009F738B"/>
    <w:rsid w:val="00A05879"/>
    <w:rsid w:val="00A065E7"/>
    <w:rsid w:val="00A16D12"/>
    <w:rsid w:val="00A2024F"/>
    <w:rsid w:val="00A2179A"/>
    <w:rsid w:val="00A25C4E"/>
    <w:rsid w:val="00A273B1"/>
    <w:rsid w:val="00A314A9"/>
    <w:rsid w:val="00A32F98"/>
    <w:rsid w:val="00A410D5"/>
    <w:rsid w:val="00A42299"/>
    <w:rsid w:val="00A47C4D"/>
    <w:rsid w:val="00A51C21"/>
    <w:rsid w:val="00A52934"/>
    <w:rsid w:val="00A5438C"/>
    <w:rsid w:val="00A6077F"/>
    <w:rsid w:val="00A61937"/>
    <w:rsid w:val="00A61F4B"/>
    <w:rsid w:val="00A648EE"/>
    <w:rsid w:val="00A64F7D"/>
    <w:rsid w:val="00A6608A"/>
    <w:rsid w:val="00A66828"/>
    <w:rsid w:val="00A742F5"/>
    <w:rsid w:val="00A81AA7"/>
    <w:rsid w:val="00A87103"/>
    <w:rsid w:val="00A87823"/>
    <w:rsid w:val="00A9114B"/>
    <w:rsid w:val="00A913B6"/>
    <w:rsid w:val="00A92774"/>
    <w:rsid w:val="00A958CD"/>
    <w:rsid w:val="00A96DE4"/>
    <w:rsid w:val="00AA19B0"/>
    <w:rsid w:val="00AA50AB"/>
    <w:rsid w:val="00AA5932"/>
    <w:rsid w:val="00AB12C1"/>
    <w:rsid w:val="00AB2C56"/>
    <w:rsid w:val="00AB5E06"/>
    <w:rsid w:val="00AB7600"/>
    <w:rsid w:val="00AC0DD8"/>
    <w:rsid w:val="00AC1339"/>
    <w:rsid w:val="00AC1DBF"/>
    <w:rsid w:val="00AC3369"/>
    <w:rsid w:val="00AC3F96"/>
    <w:rsid w:val="00AC4B06"/>
    <w:rsid w:val="00AC6218"/>
    <w:rsid w:val="00AD0249"/>
    <w:rsid w:val="00AD0448"/>
    <w:rsid w:val="00AD151F"/>
    <w:rsid w:val="00AD2A46"/>
    <w:rsid w:val="00AD3AE0"/>
    <w:rsid w:val="00AE0095"/>
    <w:rsid w:val="00AE447D"/>
    <w:rsid w:val="00AE6ABB"/>
    <w:rsid w:val="00AE70BA"/>
    <w:rsid w:val="00AF0C19"/>
    <w:rsid w:val="00AF19F3"/>
    <w:rsid w:val="00AF22FA"/>
    <w:rsid w:val="00AF2C0A"/>
    <w:rsid w:val="00AF372D"/>
    <w:rsid w:val="00AF4B4F"/>
    <w:rsid w:val="00AF5515"/>
    <w:rsid w:val="00AF6978"/>
    <w:rsid w:val="00AF7FAA"/>
    <w:rsid w:val="00B00AA9"/>
    <w:rsid w:val="00B0136F"/>
    <w:rsid w:val="00B0287E"/>
    <w:rsid w:val="00B02B38"/>
    <w:rsid w:val="00B07CCE"/>
    <w:rsid w:val="00B1253D"/>
    <w:rsid w:val="00B14675"/>
    <w:rsid w:val="00B15048"/>
    <w:rsid w:val="00B17C75"/>
    <w:rsid w:val="00B21F55"/>
    <w:rsid w:val="00B22822"/>
    <w:rsid w:val="00B22960"/>
    <w:rsid w:val="00B23CF9"/>
    <w:rsid w:val="00B30EC2"/>
    <w:rsid w:val="00B31AB0"/>
    <w:rsid w:val="00B34B96"/>
    <w:rsid w:val="00B35466"/>
    <w:rsid w:val="00B36B9D"/>
    <w:rsid w:val="00B40563"/>
    <w:rsid w:val="00B411AC"/>
    <w:rsid w:val="00B42367"/>
    <w:rsid w:val="00B446CD"/>
    <w:rsid w:val="00B4700B"/>
    <w:rsid w:val="00B502ED"/>
    <w:rsid w:val="00B520D0"/>
    <w:rsid w:val="00B5228F"/>
    <w:rsid w:val="00B5394F"/>
    <w:rsid w:val="00B53B6A"/>
    <w:rsid w:val="00B5625B"/>
    <w:rsid w:val="00B57767"/>
    <w:rsid w:val="00B60F1A"/>
    <w:rsid w:val="00B61DEA"/>
    <w:rsid w:val="00B64981"/>
    <w:rsid w:val="00B66B42"/>
    <w:rsid w:val="00B72892"/>
    <w:rsid w:val="00B72AB9"/>
    <w:rsid w:val="00B758D3"/>
    <w:rsid w:val="00B77BA9"/>
    <w:rsid w:val="00B827B4"/>
    <w:rsid w:val="00B861C4"/>
    <w:rsid w:val="00B9343D"/>
    <w:rsid w:val="00B93D0E"/>
    <w:rsid w:val="00B952CC"/>
    <w:rsid w:val="00B97FD0"/>
    <w:rsid w:val="00BA036A"/>
    <w:rsid w:val="00BA3122"/>
    <w:rsid w:val="00BA38E8"/>
    <w:rsid w:val="00BB2BC6"/>
    <w:rsid w:val="00BB5B4C"/>
    <w:rsid w:val="00BB7552"/>
    <w:rsid w:val="00BC0596"/>
    <w:rsid w:val="00BC0BC7"/>
    <w:rsid w:val="00BC13C2"/>
    <w:rsid w:val="00BC1D97"/>
    <w:rsid w:val="00BC31EB"/>
    <w:rsid w:val="00BC5E7F"/>
    <w:rsid w:val="00BC765E"/>
    <w:rsid w:val="00BD29D0"/>
    <w:rsid w:val="00BD6860"/>
    <w:rsid w:val="00BE4A8B"/>
    <w:rsid w:val="00BE4F31"/>
    <w:rsid w:val="00BE5263"/>
    <w:rsid w:val="00BE5488"/>
    <w:rsid w:val="00BE5A1E"/>
    <w:rsid w:val="00BF4A20"/>
    <w:rsid w:val="00BF52FB"/>
    <w:rsid w:val="00BF7400"/>
    <w:rsid w:val="00C02BBE"/>
    <w:rsid w:val="00C048D1"/>
    <w:rsid w:val="00C053CF"/>
    <w:rsid w:val="00C06F36"/>
    <w:rsid w:val="00C11E4B"/>
    <w:rsid w:val="00C12E6C"/>
    <w:rsid w:val="00C132A5"/>
    <w:rsid w:val="00C14757"/>
    <w:rsid w:val="00C15755"/>
    <w:rsid w:val="00C15A5C"/>
    <w:rsid w:val="00C2158E"/>
    <w:rsid w:val="00C2161A"/>
    <w:rsid w:val="00C30FF6"/>
    <w:rsid w:val="00C34143"/>
    <w:rsid w:val="00C34CF1"/>
    <w:rsid w:val="00C3768E"/>
    <w:rsid w:val="00C41098"/>
    <w:rsid w:val="00C4456A"/>
    <w:rsid w:val="00C46743"/>
    <w:rsid w:val="00C50CDA"/>
    <w:rsid w:val="00C51F15"/>
    <w:rsid w:val="00C54332"/>
    <w:rsid w:val="00C54BD1"/>
    <w:rsid w:val="00C56220"/>
    <w:rsid w:val="00C5704E"/>
    <w:rsid w:val="00C6020F"/>
    <w:rsid w:val="00C61015"/>
    <w:rsid w:val="00C62CA7"/>
    <w:rsid w:val="00C65359"/>
    <w:rsid w:val="00C661FE"/>
    <w:rsid w:val="00C71B4D"/>
    <w:rsid w:val="00C73817"/>
    <w:rsid w:val="00C773AC"/>
    <w:rsid w:val="00C77C41"/>
    <w:rsid w:val="00C86179"/>
    <w:rsid w:val="00C8643B"/>
    <w:rsid w:val="00C90402"/>
    <w:rsid w:val="00C909E1"/>
    <w:rsid w:val="00C90D06"/>
    <w:rsid w:val="00C90D09"/>
    <w:rsid w:val="00C92707"/>
    <w:rsid w:val="00C92A8A"/>
    <w:rsid w:val="00C930F5"/>
    <w:rsid w:val="00C94FCE"/>
    <w:rsid w:val="00C96927"/>
    <w:rsid w:val="00CA61C0"/>
    <w:rsid w:val="00CB2C53"/>
    <w:rsid w:val="00CB39F7"/>
    <w:rsid w:val="00CB4C3F"/>
    <w:rsid w:val="00CB6A26"/>
    <w:rsid w:val="00CC1F2A"/>
    <w:rsid w:val="00CC3063"/>
    <w:rsid w:val="00CC4BC3"/>
    <w:rsid w:val="00CC60B5"/>
    <w:rsid w:val="00CD1F20"/>
    <w:rsid w:val="00CD2605"/>
    <w:rsid w:val="00CD36BC"/>
    <w:rsid w:val="00CD5D4C"/>
    <w:rsid w:val="00CD77B3"/>
    <w:rsid w:val="00CE0589"/>
    <w:rsid w:val="00CE21D3"/>
    <w:rsid w:val="00CE49EE"/>
    <w:rsid w:val="00CE72E7"/>
    <w:rsid w:val="00CF07E0"/>
    <w:rsid w:val="00CF1933"/>
    <w:rsid w:val="00CF1D63"/>
    <w:rsid w:val="00CF2CD1"/>
    <w:rsid w:val="00CF2E8C"/>
    <w:rsid w:val="00CF33A1"/>
    <w:rsid w:val="00CF449D"/>
    <w:rsid w:val="00D01D6E"/>
    <w:rsid w:val="00D021DA"/>
    <w:rsid w:val="00D17003"/>
    <w:rsid w:val="00D242DA"/>
    <w:rsid w:val="00D334E4"/>
    <w:rsid w:val="00D3461B"/>
    <w:rsid w:val="00D375D6"/>
    <w:rsid w:val="00D376F7"/>
    <w:rsid w:val="00D42D13"/>
    <w:rsid w:val="00D4589F"/>
    <w:rsid w:val="00D45BD9"/>
    <w:rsid w:val="00D519AA"/>
    <w:rsid w:val="00D54ED9"/>
    <w:rsid w:val="00D55FC2"/>
    <w:rsid w:val="00D57919"/>
    <w:rsid w:val="00D65FA5"/>
    <w:rsid w:val="00D66573"/>
    <w:rsid w:val="00D80850"/>
    <w:rsid w:val="00D83739"/>
    <w:rsid w:val="00D84861"/>
    <w:rsid w:val="00D8695A"/>
    <w:rsid w:val="00D86AB6"/>
    <w:rsid w:val="00D87B7A"/>
    <w:rsid w:val="00D9471A"/>
    <w:rsid w:val="00D96132"/>
    <w:rsid w:val="00D97514"/>
    <w:rsid w:val="00DA1BB3"/>
    <w:rsid w:val="00DB1543"/>
    <w:rsid w:val="00DB3037"/>
    <w:rsid w:val="00DB56B1"/>
    <w:rsid w:val="00DB703C"/>
    <w:rsid w:val="00DC37BC"/>
    <w:rsid w:val="00DC3F82"/>
    <w:rsid w:val="00DC634E"/>
    <w:rsid w:val="00DD095E"/>
    <w:rsid w:val="00DD0C3F"/>
    <w:rsid w:val="00DD0CD5"/>
    <w:rsid w:val="00DD0DFC"/>
    <w:rsid w:val="00DD2767"/>
    <w:rsid w:val="00DD6F1C"/>
    <w:rsid w:val="00DE21CF"/>
    <w:rsid w:val="00DE2ED6"/>
    <w:rsid w:val="00DE3B43"/>
    <w:rsid w:val="00DF20DE"/>
    <w:rsid w:val="00DF2D52"/>
    <w:rsid w:val="00DF7CAF"/>
    <w:rsid w:val="00E0257A"/>
    <w:rsid w:val="00E05EE3"/>
    <w:rsid w:val="00E06AEC"/>
    <w:rsid w:val="00E07923"/>
    <w:rsid w:val="00E102DA"/>
    <w:rsid w:val="00E175DC"/>
    <w:rsid w:val="00E177E4"/>
    <w:rsid w:val="00E17867"/>
    <w:rsid w:val="00E27D06"/>
    <w:rsid w:val="00E27D4B"/>
    <w:rsid w:val="00E30611"/>
    <w:rsid w:val="00E30B3D"/>
    <w:rsid w:val="00E311E5"/>
    <w:rsid w:val="00E3291D"/>
    <w:rsid w:val="00E338DE"/>
    <w:rsid w:val="00E34FBD"/>
    <w:rsid w:val="00E36452"/>
    <w:rsid w:val="00E42487"/>
    <w:rsid w:val="00E44636"/>
    <w:rsid w:val="00E446E0"/>
    <w:rsid w:val="00E4611C"/>
    <w:rsid w:val="00E50DEC"/>
    <w:rsid w:val="00E5153E"/>
    <w:rsid w:val="00E51982"/>
    <w:rsid w:val="00E51C69"/>
    <w:rsid w:val="00E57121"/>
    <w:rsid w:val="00E61BFE"/>
    <w:rsid w:val="00E62DCA"/>
    <w:rsid w:val="00E62E49"/>
    <w:rsid w:val="00E64F43"/>
    <w:rsid w:val="00E675AA"/>
    <w:rsid w:val="00E71750"/>
    <w:rsid w:val="00E72429"/>
    <w:rsid w:val="00E755CF"/>
    <w:rsid w:val="00E75E64"/>
    <w:rsid w:val="00E805DC"/>
    <w:rsid w:val="00E81B3C"/>
    <w:rsid w:val="00E8275B"/>
    <w:rsid w:val="00E8798A"/>
    <w:rsid w:val="00E95139"/>
    <w:rsid w:val="00EA5838"/>
    <w:rsid w:val="00EA689C"/>
    <w:rsid w:val="00EB0828"/>
    <w:rsid w:val="00EB0977"/>
    <w:rsid w:val="00EB562E"/>
    <w:rsid w:val="00EB7A5F"/>
    <w:rsid w:val="00EC1DED"/>
    <w:rsid w:val="00EC384F"/>
    <w:rsid w:val="00EC4F10"/>
    <w:rsid w:val="00EC4F24"/>
    <w:rsid w:val="00EC52D9"/>
    <w:rsid w:val="00EC7C45"/>
    <w:rsid w:val="00ED3335"/>
    <w:rsid w:val="00ED3E9A"/>
    <w:rsid w:val="00ED46F9"/>
    <w:rsid w:val="00ED4B67"/>
    <w:rsid w:val="00ED5E85"/>
    <w:rsid w:val="00EE3CA5"/>
    <w:rsid w:val="00EE499B"/>
    <w:rsid w:val="00EF3671"/>
    <w:rsid w:val="00EF6531"/>
    <w:rsid w:val="00EF6955"/>
    <w:rsid w:val="00F00EB6"/>
    <w:rsid w:val="00F028B5"/>
    <w:rsid w:val="00F06B4A"/>
    <w:rsid w:val="00F1536F"/>
    <w:rsid w:val="00F15CCC"/>
    <w:rsid w:val="00F163AC"/>
    <w:rsid w:val="00F20221"/>
    <w:rsid w:val="00F20FBE"/>
    <w:rsid w:val="00F2414A"/>
    <w:rsid w:val="00F255F0"/>
    <w:rsid w:val="00F2567E"/>
    <w:rsid w:val="00F26D27"/>
    <w:rsid w:val="00F31217"/>
    <w:rsid w:val="00F31F2D"/>
    <w:rsid w:val="00F36092"/>
    <w:rsid w:val="00F36533"/>
    <w:rsid w:val="00F40A6D"/>
    <w:rsid w:val="00F418DC"/>
    <w:rsid w:val="00F42406"/>
    <w:rsid w:val="00F429E6"/>
    <w:rsid w:val="00F442DD"/>
    <w:rsid w:val="00F4439D"/>
    <w:rsid w:val="00F444EB"/>
    <w:rsid w:val="00F515BA"/>
    <w:rsid w:val="00F5578B"/>
    <w:rsid w:val="00F62115"/>
    <w:rsid w:val="00F64C24"/>
    <w:rsid w:val="00F65B44"/>
    <w:rsid w:val="00F708D3"/>
    <w:rsid w:val="00F729AA"/>
    <w:rsid w:val="00F7360F"/>
    <w:rsid w:val="00F745B3"/>
    <w:rsid w:val="00F74F50"/>
    <w:rsid w:val="00F753C0"/>
    <w:rsid w:val="00F76688"/>
    <w:rsid w:val="00F773F7"/>
    <w:rsid w:val="00F775D9"/>
    <w:rsid w:val="00F77732"/>
    <w:rsid w:val="00F8038F"/>
    <w:rsid w:val="00F81767"/>
    <w:rsid w:val="00F85F9D"/>
    <w:rsid w:val="00F91789"/>
    <w:rsid w:val="00F93959"/>
    <w:rsid w:val="00F96454"/>
    <w:rsid w:val="00F97221"/>
    <w:rsid w:val="00FA2C2F"/>
    <w:rsid w:val="00FA6A2C"/>
    <w:rsid w:val="00FB320C"/>
    <w:rsid w:val="00FB3B50"/>
    <w:rsid w:val="00FB4129"/>
    <w:rsid w:val="00FB705C"/>
    <w:rsid w:val="00FC03C8"/>
    <w:rsid w:val="00FC093B"/>
    <w:rsid w:val="00FC44AC"/>
    <w:rsid w:val="00FD16DD"/>
    <w:rsid w:val="00FD2E95"/>
    <w:rsid w:val="00FD7F02"/>
    <w:rsid w:val="00FE5BE6"/>
    <w:rsid w:val="00FF1266"/>
    <w:rsid w:val="00FF2240"/>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 w:type="character" w:styleId="Strong">
    <w:name w:val="Strong"/>
    <w:basedOn w:val="DefaultParagraphFont"/>
    <w:uiPriority w:val="22"/>
    <w:qFormat/>
    <w:rsid w:val="00042FD9"/>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 w:type="character" w:styleId="Strong">
    <w:name w:val="Strong"/>
    <w:basedOn w:val="DefaultParagraphFont"/>
    <w:uiPriority w:val="22"/>
    <w:qFormat/>
    <w:rsid w:val="00042FD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681080889">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hyperlink" Target="http://www.wvu.edu," TargetMode="Externa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2552B3-520B-C643-AB8F-025588A87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6</Pages>
  <Words>10960</Words>
  <Characters>62478</Characters>
  <Application>Microsoft Macintosh Word</Application>
  <DocSecurity>0</DocSecurity>
  <Lines>520</Lines>
  <Paragraphs>14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73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310</cp:revision>
  <dcterms:created xsi:type="dcterms:W3CDTF">2013-04-21T20:03:00Z</dcterms:created>
  <dcterms:modified xsi:type="dcterms:W3CDTF">2013-04-27T11:08:00Z</dcterms:modified>
</cp:coreProperties>
</file>